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91668A" w14:textId="77777777" w:rsidR="00583271" w:rsidRPr="009849D1" w:rsidRDefault="00583271" w:rsidP="004E6904">
      <w:pPr>
        <w:pStyle w:val="Heading1"/>
        <w:numPr>
          <w:ilvl w:val="0"/>
          <w:numId w:val="0"/>
        </w:numPr>
        <w:spacing w:line="480" w:lineRule="auto"/>
        <w:jc w:val="center"/>
        <w:rPr>
          <w:rFonts w:ascii="Times New Roman" w:hAnsi="Times New Roman" w:cs="Times New Roman"/>
          <w:b/>
          <w:color w:val="auto"/>
          <w:sz w:val="28"/>
        </w:rPr>
      </w:pPr>
      <w:bookmarkStart w:id="0" w:name="_Toc536696755"/>
      <w:bookmarkStart w:id="1" w:name="_GoBack"/>
      <w:bookmarkEnd w:id="1"/>
      <w:r w:rsidRPr="001C70C9">
        <w:rPr>
          <w:rFonts w:ascii="Times New Roman" w:hAnsi="Times New Roman" w:cs="Times New Roman"/>
          <w:b/>
          <w:color w:val="auto"/>
          <w:sz w:val="28"/>
        </w:rPr>
        <w:t>BAB III</w:t>
      </w:r>
      <w:bookmarkEnd w:id="0"/>
    </w:p>
    <w:p w14:paraId="1317650C" w14:textId="67E9E6E5" w:rsidR="00583271" w:rsidRPr="00FC026C" w:rsidRDefault="00FC026C" w:rsidP="00FC026C">
      <w:pPr>
        <w:pStyle w:val="Heading1"/>
        <w:numPr>
          <w:ilvl w:val="0"/>
          <w:numId w:val="0"/>
        </w:numPr>
        <w:spacing w:line="480" w:lineRule="auto"/>
        <w:jc w:val="center"/>
        <w:rPr>
          <w:rFonts w:ascii="Times New Roman" w:hAnsi="Times New Roman" w:cs="Times New Roman"/>
          <w:b/>
          <w:color w:val="auto"/>
          <w:sz w:val="28"/>
        </w:rPr>
      </w:pPr>
      <w:bookmarkStart w:id="2" w:name="_Toc536696756"/>
      <w:r w:rsidRPr="00FC026C">
        <w:rPr>
          <w:rFonts w:ascii="Times New Roman" w:hAnsi="Times New Roman" w:cs="Times New Roman"/>
          <w:b/>
          <w:color w:val="auto"/>
          <w:sz w:val="28"/>
        </w:rPr>
        <w:t>METODO</w:t>
      </w:r>
      <w:r w:rsidR="00583271" w:rsidRPr="00FC026C">
        <w:rPr>
          <w:rFonts w:ascii="Times New Roman" w:hAnsi="Times New Roman" w:cs="Times New Roman"/>
          <w:b/>
          <w:color w:val="auto"/>
          <w:sz w:val="28"/>
        </w:rPr>
        <w:t>LOGI PENELITIAN</w:t>
      </w:r>
      <w:bookmarkEnd w:id="2"/>
    </w:p>
    <w:p w14:paraId="353D07C7" w14:textId="28504063" w:rsidR="00583271" w:rsidRPr="0015238B" w:rsidRDefault="008C407C" w:rsidP="004E6904">
      <w:pPr>
        <w:pStyle w:val="Heading2"/>
        <w:numPr>
          <w:ilvl w:val="0"/>
          <w:numId w:val="0"/>
        </w:numPr>
        <w:spacing w:line="480" w:lineRule="auto"/>
        <w:ind w:left="720" w:hanging="360"/>
        <w:rPr>
          <w:rFonts w:ascii="Times New Roman" w:hAnsi="Times New Roman" w:cs="Times New Roman"/>
          <w:b/>
          <w:color w:val="auto"/>
          <w:sz w:val="24"/>
          <w:szCs w:val="24"/>
          <w:highlight w:val="yellow"/>
        </w:rPr>
      </w:pPr>
      <w:bookmarkStart w:id="3" w:name="_Toc536696757"/>
      <w:r>
        <w:rPr>
          <w:rFonts w:ascii="Times New Roman" w:hAnsi="Times New Roman" w:cs="Times New Roman"/>
          <w:b/>
          <w:color w:val="auto"/>
          <w:sz w:val="24"/>
          <w:szCs w:val="24"/>
          <w:lang w:val="en-US"/>
        </w:rPr>
        <w:t xml:space="preserve">A. </w:t>
      </w:r>
      <w:r w:rsidR="00583271" w:rsidRPr="00DE2815">
        <w:rPr>
          <w:rFonts w:ascii="Times New Roman" w:hAnsi="Times New Roman" w:cs="Times New Roman"/>
          <w:b/>
          <w:color w:val="auto"/>
          <w:sz w:val="24"/>
          <w:szCs w:val="24"/>
        </w:rPr>
        <w:t>Objek Penelitian</w:t>
      </w:r>
      <w:bookmarkEnd w:id="3"/>
    </w:p>
    <w:p w14:paraId="5F479207" w14:textId="114416ED" w:rsidR="00583271" w:rsidRDefault="0071691D" w:rsidP="004A7FF9">
      <w:pPr>
        <w:spacing w:after="0" w:line="48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dilakukan pada KAP Amachi Arifin Mardani &amp; Muliadi kantor pusat yang berlokasi di Ruko </w:t>
      </w:r>
      <w:r>
        <w:rPr>
          <w:rFonts w:ascii="Times New Roman" w:hAnsi="Times New Roman" w:cs="Times New Roman"/>
          <w:sz w:val="24"/>
          <w:szCs w:val="24"/>
        </w:rPr>
        <w:t xml:space="preserve">Mega Grosir Cempaka Mas Blok </w:t>
      </w:r>
      <w:r>
        <w:rPr>
          <w:rFonts w:ascii="Times New Roman" w:hAnsi="Times New Roman" w:cs="Times New Roman"/>
          <w:sz w:val="24"/>
          <w:szCs w:val="24"/>
          <w:lang w:val="en-US"/>
        </w:rPr>
        <w:t>B No. 3, Cempaka Putih, RW 8, Jakarta Pusat 10</w:t>
      </w:r>
      <w:r w:rsidR="004A521F">
        <w:rPr>
          <w:rFonts w:ascii="Times New Roman" w:hAnsi="Times New Roman" w:cs="Times New Roman"/>
          <w:sz w:val="24"/>
          <w:szCs w:val="24"/>
          <w:lang w:val="en-US"/>
        </w:rPr>
        <w:t xml:space="preserve">640. Objek penelitian yang akan </w:t>
      </w:r>
      <w:r>
        <w:rPr>
          <w:rFonts w:ascii="Times New Roman" w:hAnsi="Times New Roman" w:cs="Times New Roman"/>
          <w:sz w:val="24"/>
          <w:szCs w:val="24"/>
          <w:lang w:val="en-US"/>
        </w:rPr>
        <w:t xml:space="preserve">diteliti penulis dalam penulisan skripsi </w:t>
      </w:r>
      <w:r w:rsidR="00BF34FD">
        <w:rPr>
          <w:rFonts w:ascii="Times New Roman" w:hAnsi="Times New Roman" w:cs="Times New Roman"/>
          <w:sz w:val="24"/>
          <w:szCs w:val="24"/>
          <w:lang w:val="en-US"/>
        </w:rPr>
        <w:t xml:space="preserve">ini difokuskan pada </w:t>
      </w:r>
      <w:r>
        <w:rPr>
          <w:rFonts w:ascii="Times New Roman" w:hAnsi="Times New Roman" w:cs="Times New Roman"/>
          <w:sz w:val="24"/>
          <w:szCs w:val="24"/>
          <w:lang w:val="en-US"/>
        </w:rPr>
        <w:t xml:space="preserve">penerapan </w:t>
      </w:r>
      <w:r w:rsidR="00BF34FD">
        <w:rPr>
          <w:rFonts w:ascii="Times New Roman" w:hAnsi="Times New Roman" w:cs="Times New Roman"/>
          <w:i/>
          <w:sz w:val="24"/>
          <w:szCs w:val="24"/>
          <w:lang w:val="en-US"/>
        </w:rPr>
        <w:t>efektivita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n </w:t>
      </w:r>
      <w:r w:rsidR="00BF34FD">
        <w:rPr>
          <w:rFonts w:ascii="Times New Roman" w:hAnsi="Times New Roman" w:cs="Times New Roman"/>
          <w:i/>
          <w:sz w:val="24"/>
          <w:szCs w:val="24"/>
          <w:lang w:val="en-US"/>
        </w:rPr>
        <w:t>efisiensi</w:t>
      </w:r>
      <w:r>
        <w:rPr>
          <w:rFonts w:ascii="Times New Roman" w:hAnsi="Times New Roman" w:cs="Times New Roman"/>
          <w:sz w:val="24"/>
          <w:szCs w:val="24"/>
          <w:lang w:val="en-US"/>
        </w:rPr>
        <w:t xml:space="preserve"> atas sistem informasi yang ada pada </w:t>
      </w:r>
      <w:r w:rsidR="001702DA">
        <w:rPr>
          <w:rFonts w:ascii="Times New Roman" w:hAnsi="Times New Roman" w:cs="Times New Roman"/>
          <w:sz w:val="24"/>
          <w:szCs w:val="24"/>
          <w:lang w:val="en-US"/>
        </w:rPr>
        <w:t>kegiatan operasional</w:t>
      </w:r>
      <w:r>
        <w:rPr>
          <w:rFonts w:ascii="Times New Roman" w:hAnsi="Times New Roman" w:cs="Times New Roman"/>
          <w:sz w:val="24"/>
          <w:szCs w:val="24"/>
          <w:lang w:val="en-US"/>
        </w:rPr>
        <w:t xml:space="preserve"> KAP Amachi Arifin Mardani &amp; Muliadi.</w:t>
      </w:r>
    </w:p>
    <w:p w14:paraId="6146C0AC" w14:textId="77777777" w:rsidR="00EE7FFC" w:rsidRPr="0071691D" w:rsidRDefault="00EE7FFC" w:rsidP="004E6904">
      <w:pPr>
        <w:spacing w:after="0" w:line="480" w:lineRule="auto"/>
        <w:ind w:left="360" w:firstLine="720"/>
        <w:jc w:val="both"/>
        <w:rPr>
          <w:rFonts w:ascii="Times New Roman" w:hAnsi="Times New Roman" w:cs="Times New Roman"/>
          <w:sz w:val="24"/>
          <w:szCs w:val="24"/>
          <w:lang w:val="en-US"/>
        </w:rPr>
      </w:pPr>
    </w:p>
    <w:p w14:paraId="57B9FE9E" w14:textId="39B88889" w:rsidR="00583271" w:rsidRPr="00DE2815" w:rsidRDefault="003C7612" w:rsidP="00BB337F">
      <w:pPr>
        <w:pStyle w:val="Heading2"/>
        <w:numPr>
          <w:ilvl w:val="0"/>
          <w:numId w:val="34"/>
        </w:numPr>
        <w:spacing w:line="480" w:lineRule="auto"/>
        <w:rPr>
          <w:rFonts w:ascii="Times New Roman" w:hAnsi="Times New Roman" w:cs="Times New Roman"/>
          <w:b/>
          <w:color w:val="auto"/>
          <w:sz w:val="24"/>
          <w:szCs w:val="24"/>
        </w:rPr>
      </w:pPr>
      <w:bookmarkStart w:id="4" w:name="_Toc536696758"/>
      <w:r>
        <w:rPr>
          <w:rFonts w:ascii="Times New Roman" w:hAnsi="Times New Roman" w:cs="Times New Roman"/>
          <w:b/>
          <w:color w:val="auto"/>
          <w:sz w:val="24"/>
          <w:szCs w:val="24"/>
        </w:rPr>
        <w:t xml:space="preserve">Metode </w:t>
      </w:r>
      <w:r w:rsidR="00583271" w:rsidRPr="00DE2815">
        <w:rPr>
          <w:rFonts w:ascii="Times New Roman" w:hAnsi="Times New Roman" w:cs="Times New Roman"/>
          <w:b/>
          <w:color w:val="auto"/>
          <w:sz w:val="24"/>
          <w:szCs w:val="24"/>
        </w:rPr>
        <w:t>Penelitian</w:t>
      </w:r>
      <w:bookmarkEnd w:id="4"/>
    </w:p>
    <w:p w14:paraId="1569E42B" w14:textId="1D8311D2" w:rsidR="00583271" w:rsidRDefault="0071691D" w:rsidP="004E6904">
      <w:pPr>
        <w:pStyle w:val="ListParagraph"/>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elitian yang digunakan adalah metode deskriptif analisis, yaitu suatu metode penelitian dengan tujuan untuk menggambarkan secara sistematis, actual dan akurat, mengenai fakta-fakta, sifat-sifat, serta hubungan antara fenomena yang sedang diteliti yaitu implementasi </w:t>
      </w:r>
      <w:r>
        <w:rPr>
          <w:rFonts w:ascii="Times New Roman" w:hAnsi="Times New Roman" w:cs="Times New Roman"/>
          <w:i/>
          <w:sz w:val="24"/>
          <w:szCs w:val="24"/>
          <w:lang w:val="en-US"/>
        </w:rPr>
        <w:t>software</w:t>
      </w:r>
      <w:r>
        <w:rPr>
          <w:rFonts w:ascii="Times New Roman" w:hAnsi="Times New Roman" w:cs="Times New Roman"/>
          <w:sz w:val="24"/>
          <w:szCs w:val="24"/>
          <w:lang w:val="en-US"/>
        </w:rPr>
        <w:t xml:space="preserve"> Paska</w:t>
      </w:r>
      <w:r w:rsidR="00083C42">
        <w:rPr>
          <w:rFonts w:ascii="Times New Roman" w:hAnsi="Times New Roman" w:cs="Times New Roman"/>
          <w:sz w:val="24"/>
          <w:szCs w:val="24"/>
          <w:lang w:val="en-US"/>
        </w:rPr>
        <w:t xml:space="preserve">t dan penerapannya </w:t>
      </w:r>
      <w:r>
        <w:rPr>
          <w:rFonts w:ascii="Times New Roman" w:hAnsi="Times New Roman" w:cs="Times New Roman"/>
          <w:sz w:val="24"/>
          <w:szCs w:val="24"/>
          <w:lang w:val="en-US"/>
        </w:rPr>
        <w:t xml:space="preserve">pada </w:t>
      </w:r>
      <w:r w:rsidR="001702DA">
        <w:rPr>
          <w:rFonts w:ascii="Times New Roman" w:hAnsi="Times New Roman" w:cs="Times New Roman"/>
          <w:sz w:val="24"/>
          <w:szCs w:val="24"/>
          <w:lang w:val="en-US"/>
        </w:rPr>
        <w:t>kegiatan operasional</w:t>
      </w:r>
      <w:r>
        <w:rPr>
          <w:rFonts w:ascii="Times New Roman" w:hAnsi="Times New Roman" w:cs="Times New Roman"/>
          <w:sz w:val="24"/>
          <w:szCs w:val="24"/>
          <w:lang w:val="en-US"/>
        </w:rPr>
        <w:t>.</w:t>
      </w:r>
    </w:p>
    <w:p w14:paraId="01CEF904" w14:textId="6EFB96F0" w:rsidR="0071691D" w:rsidRPr="0071691D" w:rsidRDefault="0071691D" w:rsidP="004E6904">
      <w:pPr>
        <w:pStyle w:val="ListParagraph"/>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ngan mengacu pada tinjauan metodologi penelitian bidang bisnis secara umum, maka penelitian ini menggunakan pendekat</w:t>
      </w:r>
      <w:r w:rsidR="00990874">
        <w:rPr>
          <w:rFonts w:ascii="Times New Roman" w:hAnsi="Times New Roman" w:cs="Times New Roman"/>
          <w:sz w:val="24"/>
          <w:szCs w:val="24"/>
          <w:lang w:val="en-US"/>
        </w:rPr>
        <w:t>an penelitian menurut</w:t>
      </w:r>
      <w:r w:rsidR="00B17476">
        <w:rPr>
          <w:rFonts w:ascii="Times New Roman" w:hAnsi="Times New Roman" w:cs="Times New Roman"/>
          <w:sz w:val="24"/>
          <w:szCs w:val="24"/>
          <w:lang w:val="en-US"/>
        </w:rPr>
        <w:t xml:space="preserve"> </w:t>
      </w:r>
      <w:r w:rsidR="00B17476">
        <w:rPr>
          <w:rFonts w:ascii="Times New Roman" w:hAnsi="Times New Roman" w:cs="Times New Roman"/>
          <w:sz w:val="24"/>
          <w:szCs w:val="24"/>
          <w:lang w:val="en-US"/>
        </w:rPr>
        <w:fldChar w:fldCharType="begin" w:fldLock="1"/>
      </w:r>
      <w:r w:rsidR="00B17476">
        <w:rPr>
          <w:rFonts w:ascii="Times New Roman" w:hAnsi="Times New Roman" w:cs="Times New Roman"/>
          <w:sz w:val="24"/>
          <w:szCs w:val="24"/>
          <w:lang w:val="en-US"/>
        </w:rPr>
        <w:instrText>ADDIN CSL_CITATION { "citationItems" : [ { "id" : "ITEM-1", "itemData" : { "author" : [ { "dropping-particle" : "", "family" : "Cooper, D.R., &amp; Schindler", "given" : "P. S.", "non-dropping-particle" : "", "parse-names" : false, "suffix" : "" } ], "edition" : "Edisi 12", "id" : "ITEM-1", "issued" : { "date-parts" : [ [ "2017" ] ] }, "publisher" : "Salemba Empat.", "publisher-place" : "Jakarta", "title" : "Metode Penelitian Bisnis", "type" : "book" }, "uris" : [ "http://www.mendeley.com/documents/?uuid=975ae1b6-4dd9-490f-86a9-bedb6e645819" ] } ], "mendeley" : { "formattedCitation" : "(Cooper, D.R., &amp; Schindler, 2017)", "manualFormatting" : "Cooper dan Schindler (2017: 148-151)", "plainTextFormattedCitation" : "(Cooper, D.R., &amp; Schindler, 2017)", "previouslyFormattedCitation" : "(Cooper, D.R., &amp; Schindler, 2017)" }, "properties" : { "noteIndex" : 0 }, "schema" : "https://github.com/citation-style-language/schema/raw/master/csl-citation.json" }</w:instrText>
      </w:r>
      <w:r w:rsidR="00B17476">
        <w:rPr>
          <w:rFonts w:ascii="Times New Roman" w:hAnsi="Times New Roman" w:cs="Times New Roman"/>
          <w:sz w:val="24"/>
          <w:szCs w:val="24"/>
          <w:lang w:val="en-US"/>
        </w:rPr>
        <w:fldChar w:fldCharType="separate"/>
      </w:r>
      <w:r w:rsidR="00B17476">
        <w:rPr>
          <w:rFonts w:ascii="Times New Roman" w:hAnsi="Times New Roman" w:cs="Times New Roman"/>
          <w:noProof/>
          <w:sz w:val="24"/>
          <w:szCs w:val="24"/>
          <w:lang w:val="en-US"/>
        </w:rPr>
        <w:t>Cooper dan Schindler (</w:t>
      </w:r>
      <w:r w:rsidR="00B17476" w:rsidRPr="00B17476">
        <w:rPr>
          <w:rFonts w:ascii="Times New Roman" w:hAnsi="Times New Roman" w:cs="Times New Roman"/>
          <w:noProof/>
          <w:sz w:val="24"/>
          <w:szCs w:val="24"/>
          <w:lang w:val="en-US"/>
        </w:rPr>
        <w:t>2017</w:t>
      </w:r>
      <w:r w:rsidR="00B17476">
        <w:rPr>
          <w:rFonts w:ascii="Times New Roman" w:hAnsi="Times New Roman" w:cs="Times New Roman"/>
          <w:noProof/>
          <w:sz w:val="24"/>
          <w:szCs w:val="24"/>
          <w:lang w:val="en-US"/>
        </w:rPr>
        <w:t>: 148-151</w:t>
      </w:r>
      <w:r w:rsidR="00B17476" w:rsidRPr="00B17476">
        <w:rPr>
          <w:rFonts w:ascii="Times New Roman" w:hAnsi="Times New Roman" w:cs="Times New Roman"/>
          <w:noProof/>
          <w:sz w:val="24"/>
          <w:szCs w:val="24"/>
          <w:lang w:val="en-US"/>
        </w:rPr>
        <w:t>)</w:t>
      </w:r>
      <w:r w:rsidR="00B17476">
        <w:rPr>
          <w:rFonts w:ascii="Times New Roman" w:hAnsi="Times New Roman" w:cs="Times New Roman"/>
          <w:sz w:val="24"/>
          <w:szCs w:val="24"/>
          <w:lang w:val="en-US"/>
        </w:rPr>
        <w:fldChar w:fldCharType="end"/>
      </w:r>
      <w:r w:rsidR="00B17476">
        <w:rPr>
          <w:rFonts w:ascii="Times New Roman" w:hAnsi="Times New Roman" w:cs="Times New Roman"/>
          <w:sz w:val="24"/>
          <w:szCs w:val="24"/>
          <w:lang w:val="en-US"/>
        </w:rPr>
        <w:t xml:space="preserve"> </w:t>
      </w:r>
      <w:r>
        <w:rPr>
          <w:rFonts w:ascii="Times New Roman" w:hAnsi="Times New Roman" w:cs="Times New Roman"/>
          <w:sz w:val="24"/>
          <w:szCs w:val="24"/>
          <w:lang w:val="en-US"/>
        </w:rPr>
        <w:t>sebagai berikut:</w:t>
      </w:r>
    </w:p>
    <w:p w14:paraId="1A630743" w14:textId="3E7464AA" w:rsidR="00583271" w:rsidRPr="00EE7FFC" w:rsidRDefault="00583271" w:rsidP="004E6904">
      <w:pPr>
        <w:pStyle w:val="ListParagraph"/>
        <w:numPr>
          <w:ilvl w:val="0"/>
          <w:numId w:val="11"/>
        </w:numPr>
        <w:spacing w:after="0" w:line="480" w:lineRule="auto"/>
        <w:ind w:left="1080"/>
        <w:jc w:val="both"/>
        <w:rPr>
          <w:rFonts w:ascii="Times New Roman" w:hAnsi="Times New Roman" w:cs="Times New Roman"/>
          <w:b/>
          <w:sz w:val="24"/>
          <w:szCs w:val="24"/>
        </w:rPr>
      </w:pPr>
      <w:r w:rsidRPr="00EE7FFC">
        <w:rPr>
          <w:rFonts w:ascii="Times New Roman" w:hAnsi="Times New Roman" w:cs="Times New Roman"/>
          <w:b/>
          <w:sz w:val="24"/>
          <w:szCs w:val="24"/>
        </w:rPr>
        <w:t xml:space="preserve">Ditinjau </w:t>
      </w:r>
      <w:r w:rsidR="00213837" w:rsidRPr="00EE7FFC">
        <w:rPr>
          <w:rFonts w:ascii="Times New Roman" w:hAnsi="Times New Roman" w:cs="Times New Roman"/>
          <w:b/>
          <w:sz w:val="24"/>
          <w:szCs w:val="24"/>
        </w:rPr>
        <w:t xml:space="preserve">Dari </w:t>
      </w:r>
      <w:r w:rsidR="00213837" w:rsidRPr="00EE7FFC">
        <w:rPr>
          <w:rFonts w:ascii="Times New Roman" w:hAnsi="Times New Roman" w:cs="Times New Roman"/>
          <w:b/>
          <w:sz w:val="24"/>
          <w:szCs w:val="24"/>
          <w:lang w:val="en-US"/>
        </w:rPr>
        <w:t>Tingkat Kristalisasi</w:t>
      </w:r>
      <w:r w:rsidR="00213837" w:rsidRPr="00EE7FFC">
        <w:rPr>
          <w:rFonts w:ascii="Times New Roman" w:hAnsi="Times New Roman" w:cs="Times New Roman"/>
          <w:b/>
          <w:sz w:val="24"/>
          <w:szCs w:val="24"/>
        </w:rPr>
        <w:t xml:space="preserve"> Masalah</w:t>
      </w:r>
    </w:p>
    <w:p w14:paraId="565D9C30" w14:textId="2838572F" w:rsidR="00B63E93" w:rsidRPr="004A7FF9" w:rsidRDefault="0061483C" w:rsidP="004A7FF9">
      <w:pPr>
        <w:pStyle w:val="ListParagraph"/>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Berdasarkan tingkat</w:t>
      </w:r>
      <w:r w:rsidR="00583271">
        <w:rPr>
          <w:rFonts w:ascii="Times New Roman" w:hAnsi="Times New Roman" w:cs="Times New Roman"/>
          <w:sz w:val="24"/>
          <w:szCs w:val="24"/>
        </w:rPr>
        <w:t xml:space="preserve"> perumusan masalah, penelitian ini termasuk </w:t>
      </w:r>
      <w:r>
        <w:rPr>
          <w:rFonts w:ascii="Times New Roman" w:hAnsi="Times New Roman" w:cs="Times New Roman"/>
          <w:sz w:val="24"/>
          <w:szCs w:val="24"/>
          <w:lang w:val="en-US"/>
        </w:rPr>
        <w:t xml:space="preserve">studi penelitian </w:t>
      </w:r>
      <w:r w:rsidR="00583271">
        <w:rPr>
          <w:rFonts w:ascii="Times New Roman" w:hAnsi="Times New Roman" w:cs="Times New Roman"/>
          <w:sz w:val="24"/>
          <w:szCs w:val="24"/>
        </w:rPr>
        <w:t xml:space="preserve">formal, karena </w:t>
      </w:r>
      <w:r>
        <w:rPr>
          <w:rFonts w:ascii="Times New Roman" w:hAnsi="Times New Roman" w:cs="Times New Roman"/>
          <w:sz w:val="24"/>
          <w:szCs w:val="24"/>
          <w:lang w:val="en-US"/>
        </w:rPr>
        <w:t>dimulai dengan pertanyaan-pertanyaan penelitian hipotesis-hipotesis penelitian dan bertujuan untuk menguji hipotesis-hipotesis tersebut dan menjawab pertanyaan-pertanyaan yang terdapat di batasan masalah.</w:t>
      </w:r>
    </w:p>
    <w:p w14:paraId="5D89A8A2" w14:textId="0E322315" w:rsidR="0061483C" w:rsidRPr="00EE7FFC" w:rsidRDefault="0061483C" w:rsidP="004E6904">
      <w:pPr>
        <w:pStyle w:val="ListParagraph"/>
        <w:numPr>
          <w:ilvl w:val="0"/>
          <w:numId w:val="11"/>
        </w:numPr>
        <w:tabs>
          <w:tab w:val="left" w:pos="1080"/>
        </w:tabs>
        <w:spacing w:after="0" w:line="480" w:lineRule="auto"/>
        <w:ind w:left="720" w:firstLine="0"/>
        <w:jc w:val="both"/>
        <w:rPr>
          <w:rFonts w:ascii="Times New Roman" w:hAnsi="Times New Roman" w:cs="Times New Roman"/>
          <w:b/>
          <w:sz w:val="24"/>
          <w:szCs w:val="24"/>
          <w:lang w:val="en-US"/>
        </w:rPr>
      </w:pPr>
      <w:r w:rsidRPr="00EE7FFC">
        <w:rPr>
          <w:rFonts w:ascii="Times New Roman" w:hAnsi="Times New Roman" w:cs="Times New Roman"/>
          <w:b/>
          <w:sz w:val="24"/>
          <w:szCs w:val="24"/>
          <w:lang w:val="en-US"/>
        </w:rPr>
        <w:lastRenderedPageBreak/>
        <w:t xml:space="preserve">Ditinjau </w:t>
      </w:r>
      <w:r w:rsidR="00213837" w:rsidRPr="00EE7FFC">
        <w:rPr>
          <w:rFonts w:ascii="Times New Roman" w:hAnsi="Times New Roman" w:cs="Times New Roman"/>
          <w:b/>
          <w:sz w:val="24"/>
          <w:szCs w:val="24"/>
          <w:lang w:val="en-US"/>
        </w:rPr>
        <w:t>Dari Pengumpulan Data</w:t>
      </w:r>
    </w:p>
    <w:p w14:paraId="631EC1FB" w14:textId="2997902A" w:rsidR="0061483C" w:rsidRPr="00B64FE0" w:rsidRDefault="0061483C" w:rsidP="004E6904">
      <w:pPr>
        <w:pStyle w:val="ListParagraph"/>
        <w:tabs>
          <w:tab w:val="left" w:pos="1080"/>
        </w:tabs>
        <w:spacing w:before="240" w:after="0" w:line="480" w:lineRule="auto"/>
        <w:ind w:left="1080" w:hanging="360"/>
        <w:jc w:val="both"/>
        <w:rPr>
          <w:rFonts w:ascii="Times New Roman" w:hAnsi="Times New Roman" w:cs="Times New Roman"/>
          <w:sz w:val="24"/>
          <w:szCs w:val="24"/>
          <w:lang w:val="en-US"/>
        </w:rPr>
      </w:pPr>
      <w:r>
        <w:rPr>
          <w:rFonts w:ascii="Times New Roman" w:hAnsi="Times New Roman" w:cs="Times New Roman"/>
          <w:sz w:val="24"/>
          <w:szCs w:val="24"/>
          <w:lang w:val="en-US"/>
        </w:rPr>
        <w:tab/>
        <w:t>Penelitian ini termasuk studi pengamatan (</w:t>
      </w:r>
      <w:r>
        <w:rPr>
          <w:rFonts w:ascii="Times New Roman" w:hAnsi="Times New Roman" w:cs="Times New Roman"/>
          <w:i/>
          <w:sz w:val="24"/>
          <w:szCs w:val="24"/>
          <w:lang w:val="en-US"/>
        </w:rPr>
        <w:t>monitoring</w:t>
      </w:r>
      <w:r w:rsidR="004213D8">
        <w:rPr>
          <w:rFonts w:ascii="Times New Roman" w:hAnsi="Times New Roman" w:cs="Times New Roman"/>
          <w:sz w:val="24"/>
          <w:szCs w:val="24"/>
          <w:lang w:val="en-US"/>
        </w:rPr>
        <w:t xml:space="preserve">) dan studi pemeriksaan  </w:t>
      </w:r>
      <w:r>
        <w:rPr>
          <w:rFonts w:ascii="Times New Roman" w:hAnsi="Times New Roman" w:cs="Times New Roman"/>
          <w:sz w:val="24"/>
          <w:szCs w:val="24"/>
          <w:lang w:val="en-US"/>
        </w:rPr>
        <w:t>atau komunikasi (</w:t>
      </w:r>
      <w:r>
        <w:rPr>
          <w:rFonts w:ascii="Times New Roman" w:hAnsi="Times New Roman" w:cs="Times New Roman"/>
          <w:i/>
          <w:sz w:val="24"/>
          <w:szCs w:val="24"/>
          <w:lang w:val="en-US"/>
        </w:rPr>
        <w:t>interrogation or communication</w:t>
      </w:r>
      <w:r>
        <w:rPr>
          <w:rFonts w:ascii="Times New Roman" w:hAnsi="Times New Roman" w:cs="Times New Roman"/>
          <w:sz w:val="24"/>
          <w:szCs w:val="24"/>
          <w:lang w:val="en-US"/>
        </w:rPr>
        <w:t>) karena data yang digunakan dalam penelitian ini diperoleh melalui proses pengamatan (</w:t>
      </w:r>
      <w:r>
        <w:rPr>
          <w:rFonts w:ascii="Times New Roman" w:hAnsi="Times New Roman" w:cs="Times New Roman"/>
          <w:i/>
          <w:sz w:val="24"/>
          <w:szCs w:val="24"/>
          <w:lang w:val="en-US"/>
        </w:rPr>
        <w:t>observation</w:t>
      </w:r>
      <w:r>
        <w:rPr>
          <w:rFonts w:ascii="Times New Roman" w:hAnsi="Times New Roman" w:cs="Times New Roman"/>
          <w:sz w:val="24"/>
          <w:szCs w:val="24"/>
          <w:lang w:val="en-US"/>
        </w:rPr>
        <w:t xml:space="preserve">) di perusahaan. Dan untuk mendukung pengumpulan data, penulis juga melakukan </w:t>
      </w:r>
      <w:r w:rsidR="00B64FE0">
        <w:rPr>
          <w:rFonts w:ascii="Times New Roman" w:hAnsi="Times New Roman" w:cs="Times New Roman"/>
          <w:sz w:val="24"/>
          <w:szCs w:val="24"/>
          <w:lang w:val="en-US"/>
        </w:rPr>
        <w:t xml:space="preserve">tanya jawab secara lisan dengan pihak terkait pengelolaan </w:t>
      </w:r>
      <w:r w:rsidR="00B64FE0">
        <w:rPr>
          <w:rFonts w:ascii="Times New Roman" w:hAnsi="Times New Roman" w:cs="Times New Roman"/>
          <w:i/>
          <w:sz w:val="24"/>
          <w:szCs w:val="24"/>
          <w:lang w:val="en-US"/>
        </w:rPr>
        <w:t>software</w:t>
      </w:r>
      <w:r w:rsidR="00B64FE0">
        <w:rPr>
          <w:rFonts w:ascii="Times New Roman" w:hAnsi="Times New Roman" w:cs="Times New Roman"/>
          <w:sz w:val="24"/>
          <w:szCs w:val="24"/>
          <w:lang w:val="en-US"/>
        </w:rPr>
        <w:t xml:space="preserve"> Paskat.</w:t>
      </w:r>
    </w:p>
    <w:p w14:paraId="455E101D" w14:textId="73D22985" w:rsidR="0061483C" w:rsidRPr="00EE7FFC" w:rsidRDefault="0061483C" w:rsidP="004E6904">
      <w:pPr>
        <w:pStyle w:val="ListParagraph"/>
        <w:numPr>
          <w:ilvl w:val="0"/>
          <w:numId w:val="11"/>
        </w:numPr>
        <w:tabs>
          <w:tab w:val="left" w:pos="1080"/>
        </w:tabs>
        <w:spacing w:before="240" w:after="0" w:line="480" w:lineRule="auto"/>
        <w:ind w:left="1080"/>
        <w:jc w:val="both"/>
        <w:rPr>
          <w:rFonts w:ascii="Times New Roman" w:hAnsi="Times New Roman" w:cs="Times New Roman"/>
          <w:b/>
          <w:sz w:val="24"/>
          <w:szCs w:val="24"/>
          <w:lang w:val="en-US"/>
        </w:rPr>
      </w:pPr>
      <w:r w:rsidRPr="00EE7FFC">
        <w:rPr>
          <w:rFonts w:ascii="Times New Roman" w:hAnsi="Times New Roman" w:cs="Times New Roman"/>
          <w:b/>
          <w:sz w:val="24"/>
          <w:szCs w:val="24"/>
          <w:lang w:val="en-US"/>
        </w:rPr>
        <w:t xml:space="preserve">Ditinjau </w:t>
      </w:r>
      <w:r w:rsidR="00213837" w:rsidRPr="00EE7FFC">
        <w:rPr>
          <w:rFonts w:ascii="Times New Roman" w:hAnsi="Times New Roman" w:cs="Times New Roman"/>
          <w:b/>
          <w:sz w:val="24"/>
          <w:szCs w:val="24"/>
          <w:lang w:val="en-US"/>
        </w:rPr>
        <w:t>Dari Pengendalian Atas Variabel-Variabel</w:t>
      </w:r>
    </w:p>
    <w:p w14:paraId="39F9326D" w14:textId="66047FBA" w:rsidR="0061483C" w:rsidRDefault="0061483C" w:rsidP="004E6904">
      <w:pPr>
        <w:pStyle w:val="ListParagraph"/>
        <w:tabs>
          <w:tab w:val="left" w:pos="1080"/>
        </w:tabs>
        <w:spacing w:before="240"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lihat dari kemampuan penulis sebagai peneliti untuk mempengaruhi variabel yang menjadi obyek penelitian, maka penelitian ini termasuk dalam desain </w:t>
      </w:r>
      <w:r>
        <w:rPr>
          <w:rFonts w:ascii="Times New Roman" w:hAnsi="Times New Roman" w:cs="Times New Roman"/>
          <w:i/>
          <w:sz w:val="24"/>
          <w:szCs w:val="24"/>
          <w:lang w:val="en-US"/>
        </w:rPr>
        <w:t>ex post facto</w:t>
      </w:r>
      <w:r>
        <w:rPr>
          <w:rFonts w:ascii="Times New Roman" w:hAnsi="Times New Roman" w:cs="Times New Roman"/>
          <w:sz w:val="24"/>
          <w:szCs w:val="24"/>
          <w:lang w:val="en-US"/>
        </w:rPr>
        <w:t>, di mana semua variabel penelitian dan data perusahaan telah tersedia, telah terjadi dan tidak dimanipulasi, sehingga penelitian ini hanya melaporkan apa ya</w:t>
      </w:r>
      <w:r w:rsidR="002641FD">
        <w:rPr>
          <w:rFonts w:ascii="Times New Roman" w:hAnsi="Times New Roman" w:cs="Times New Roman"/>
          <w:sz w:val="24"/>
          <w:szCs w:val="24"/>
          <w:lang w:val="en-US"/>
        </w:rPr>
        <w:t>ng telah terjadi pada tahun 2018</w:t>
      </w:r>
      <w:r w:rsidR="006653DF">
        <w:rPr>
          <w:rFonts w:ascii="Times New Roman" w:hAnsi="Times New Roman" w:cs="Times New Roman"/>
          <w:sz w:val="24"/>
          <w:szCs w:val="24"/>
          <w:lang w:val="en-US"/>
        </w:rPr>
        <w:t>.</w:t>
      </w:r>
    </w:p>
    <w:p w14:paraId="7A177406" w14:textId="6BB3F493" w:rsidR="0061483C" w:rsidRPr="00EE7FFC" w:rsidRDefault="0061483C" w:rsidP="004E6904">
      <w:pPr>
        <w:pStyle w:val="ListParagraph"/>
        <w:numPr>
          <w:ilvl w:val="0"/>
          <w:numId w:val="11"/>
        </w:numPr>
        <w:tabs>
          <w:tab w:val="left" w:pos="1080"/>
        </w:tabs>
        <w:spacing w:before="240" w:after="0" w:line="480" w:lineRule="auto"/>
        <w:ind w:hanging="1440"/>
        <w:jc w:val="both"/>
        <w:rPr>
          <w:rFonts w:ascii="Times New Roman" w:hAnsi="Times New Roman" w:cs="Times New Roman"/>
          <w:b/>
          <w:sz w:val="24"/>
          <w:szCs w:val="24"/>
          <w:lang w:val="en-US"/>
        </w:rPr>
      </w:pPr>
      <w:r w:rsidRPr="00EE7FFC">
        <w:rPr>
          <w:rFonts w:ascii="Times New Roman" w:hAnsi="Times New Roman" w:cs="Times New Roman"/>
          <w:b/>
          <w:sz w:val="24"/>
          <w:szCs w:val="24"/>
          <w:lang w:val="en-US"/>
        </w:rPr>
        <w:t xml:space="preserve">Ditinjau </w:t>
      </w:r>
      <w:r w:rsidR="00213837" w:rsidRPr="00EE7FFC">
        <w:rPr>
          <w:rFonts w:ascii="Times New Roman" w:hAnsi="Times New Roman" w:cs="Times New Roman"/>
          <w:b/>
          <w:sz w:val="24"/>
          <w:szCs w:val="24"/>
          <w:lang w:val="en-US"/>
        </w:rPr>
        <w:t>Dari Tujuan Penelitian</w:t>
      </w:r>
    </w:p>
    <w:p w14:paraId="0A14C388" w14:textId="5C5278A1" w:rsidR="00EE29C9" w:rsidRDefault="00EE29C9" w:rsidP="004E6904">
      <w:pPr>
        <w:pStyle w:val="ListParagraph"/>
        <w:tabs>
          <w:tab w:val="left" w:pos="1080"/>
        </w:tabs>
        <w:spacing w:before="240"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dimasukkan sebagai penelitian yang menggunakan pendekatan deskriptif, yang menggambarkan atau melukiskan secara sistematis, aktual, dan akurat, mengenai fakta-fakta, sifat-sifat, serta hubungan antar fenomena yang sedang diteliti. Dalam penelitian ini, penulis mengamati </w:t>
      </w:r>
      <w:r w:rsidR="00E41A78">
        <w:rPr>
          <w:rFonts w:ascii="Times New Roman" w:hAnsi="Times New Roman" w:cs="Times New Roman"/>
          <w:i/>
          <w:sz w:val="24"/>
          <w:szCs w:val="24"/>
          <w:lang w:val="en-US"/>
        </w:rPr>
        <w:t>efektivitas</w:t>
      </w:r>
      <w:r>
        <w:rPr>
          <w:rFonts w:ascii="Times New Roman" w:hAnsi="Times New Roman" w:cs="Times New Roman"/>
          <w:sz w:val="24"/>
          <w:szCs w:val="24"/>
          <w:lang w:val="en-US"/>
        </w:rPr>
        <w:t xml:space="preserve"> dan </w:t>
      </w:r>
      <w:r w:rsidR="00E41A78" w:rsidRPr="00E41A78">
        <w:rPr>
          <w:rFonts w:ascii="Times New Roman" w:hAnsi="Times New Roman" w:cs="Times New Roman"/>
          <w:i/>
          <w:sz w:val="24"/>
          <w:szCs w:val="24"/>
          <w:lang w:val="en-US"/>
        </w:rPr>
        <w:t>efisiensi</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yang diterapkan oleh KAP Amachi Arifin Mardini &amp; Muliadi</w:t>
      </w:r>
      <w:r w:rsidR="00E41A78">
        <w:rPr>
          <w:rFonts w:ascii="Times New Roman" w:hAnsi="Times New Roman" w:cs="Times New Roman"/>
          <w:sz w:val="24"/>
          <w:szCs w:val="24"/>
          <w:lang w:val="en-US"/>
        </w:rPr>
        <w:t>.</w:t>
      </w:r>
    </w:p>
    <w:p w14:paraId="62EAAC2D" w14:textId="5189B43F" w:rsidR="00E41A78" w:rsidRPr="00EE7FFC" w:rsidRDefault="00E41A78" w:rsidP="004E6904">
      <w:pPr>
        <w:pStyle w:val="ListParagraph"/>
        <w:numPr>
          <w:ilvl w:val="0"/>
          <w:numId w:val="11"/>
        </w:numPr>
        <w:tabs>
          <w:tab w:val="left" w:pos="1080"/>
        </w:tabs>
        <w:spacing w:before="240" w:after="0" w:line="480" w:lineRule="auto"/>
        <w:ind w:left="1080"/>
        <w:jc w:val="both"/>
        <w:rPr>
          <w:rFonts w:ascii="Times New Roman" w:hAnsi="Times New Roman" w:cs="Times New Roman"/>
          <w:b/>
          <w:sz w:val="24"/>
          <w:szCs w:val="24"/>
          <w:lang w:val="en-US"/>
        </w:rPr>
      </w:pPr>
      <w:r w:rsidRPr="00EE7FFC">
        <w:rPr>
          <w:rFonts w:ascii="Times New Roman" w:hAnsi="Times New Roman" w:cs="Times New Roman"/>
          <w:b/>
          <w:sz w:val="24"/>
          <w:szCs w:val="24"/>
          <w:lang w:val="en-US"/>
        </w:rPr>
        <w:t xml:space="preserve">Ditinjau </w:t>
      </w:r>
      <w:r w:rsidR="00213837" w:rsidRPr="00EE7FFC">
        <w:rPr>
          <w:rFonts w:ascii="Times New Roman" w:hAnsi="Times New Roman" w:cs="Times New Roman"/>
          <w:b/>
          <w:sz w:val="24"/>
          <w:szCs w:val="24"/>
          <w:lang w:val="en-US"/>
        </w:rPr>
        <w:t>Dari Dimensi Waktu</w:t>
      </w:r>
    </w:p>
    <w:p w14:paraId="4D59C019" w14:textId="2E9165F4" w:rsidR="00E41A78" w:rsidRDefault="00E41A78" w:rsidP="004E6904">
      <w:pPr>
        <w:pStyle w:val="ListParagraph"/>
        <w:tabs>
          <w:tab w:val="left" w:pos="1080"/>
        </w:tabs>
        <w:spacing w:before="240"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enelitian menggunakan desain dimensi lintas</w:t>
      </w:r>
      <w:r w:rsidR="00200D0C">
        <w:rPr>
          <w:rFonts w:ascii="Times New Roman" w:hAnsi="Times New Roman" w:cs="Times New Roman"/>
          <w:sz w:val="24"/>
          <w:szCs w:val="24"/>
          <w:lang w:val="en-US"/>
        </w:rPr>
        <w:t xml:space="preserve"> seksi (</w:t>
      </w:r>
      <w:r w:rsidR="00200D0C">
        <w:rPr>
          <w:rFonts w:ascii="Times New Roman" w:hAnsi="Times New Roman" w:cs="Times New Roman"/>
          <w:i/>
          <w:sz w:val="24"/>
          <w:szCs w:val="24"/>
          <w:lang w:val="en-US"/>
        </w:rPr>
        <w:t>cross sectional</w:t>
      </w:r>
      <w:r w:rsidR="004213D8">
        <w:rPr>
          <w:rFonts w:ascii="Times New Roman" w:hAnsi="Times New Roman" w:cs="Times New Roman"/>
          <w:sz w:val="24"/>
          <w:szCs w:val="24"/>
          <w:lang w:val="en-US"/>
        </w:rPr>
        <w:t xml:space="preserve">), yaitu penelitian dilakukan </w:t>
      </w:r>
      <w:r w:rsidR="00200D0C">
        <w:rPr>
          <w:rFonts w:ascii="Times New Roman" w:hAnsi="Times New Roman" w:cs="Times New Roman"/>
          <w:sz w:val="24"/>
          <w:szCs w:val="24"/>
          <w:lang w:val="en-US"/>
        </w:rPr>
        <w:t>dengan menggunakan data yang dipakai untuk meneliti suatu fenomena tertentu yang hanya dilakukan satu kali pada waktu tertentu saja. Dalam penelitian ini, penulis berfokus pada hasil jawaban dari pertanyaan-pertanya</w:t>
      </w:r>
      <w:r w:rsidR="002C78EB">
        <w:rPr>
          <w:rFonts w:ascii="Times New Roman" w:hAnsi="Times New Roman" w:cs="Times New Roman"/>
          <w:sz w:val="24"/>
          <w:szCs w:val="24"/>
          <w:lang w:val="en-US"/>
        </w:rPr>
        <w:t xml:space="preserve">an wawancara, </w:t>
      </w:r>
      <w:r w:rsidR="00200D0C">
        <w:rPr>
          <w:rFonts w:ascii="Times New Roman" w:hAnsi="Times New Roman" w:cs="Times New Roman"/>
          <w:sz w:val="24"/>
          <w:szCs w:val="24"/>
          <w:lang w:val="en-US"/>
        </w:rPr>
        <w:t xml:space="preserve">mengenai penerapan </w:t>
      </w:r>
      <w:r w:rsidR="00200D0C">
        <w:rPr>
          <w:rFonts w:ascii="Times New Roman" w:hAnsi="Times New Roman" w:cs="Times New Roman"/>
          <w:i/>
          <w:sz w:val="24"/>
          <w:szCs w:val="24"/>
          <w:lang w:val="en-US"/>
        </w:rPr>
        <w:t xml:space="preserve">efektivitas </w:t>
      </w:r>
      <w:r w:rsidR="00200D0C">
        <w:rPr>
          <w:rFonts w:ascii="Times New Roman" w:hAnsi="Times New Roman" w:cs="Times New Roman"/>
          <w:sz w:val="24"/>
          <w:szCs w:val="24"/>
          <w:lang w:val="en-US"/>
        </w:rPr>
        <w:t xml:space="preserve">dan </w:t>
      </w:r>
      <w:r w:rsidR="00200D0C">
        <w:rPr>
          <w:rFonts w:ascii="Times New Roman" w:hAnsi="Times New Roman" w:cs="Times New Roman"/>
          <w:i/>
          <w:sz w:val="24"/>
          <w:szCs w:val="24"/>
          <w:lang w:val="en-US"/>
        </w:rPr>
        <w:t>efisiensi</w:t>
      </w:r>
      <w:r w:rsidR="00200D0C">
        <w:rPr>
          <w:rFonts w:ascii="Times New Roman" w:hAnsi="Times New Roman" w:cs="Times New Roman"/>
          <w:sz w:val="24"/>
          <w:szCs w:val="24"/>
          <w:lang w:val="en-US"/>
        </w:rPr>
        <w:t xml:space="preserve"> pada KAP Amachi Arifin Mardani &amp; Muliadi. Penelitian ini juga dilakukan satu kali </w:t>
      </w:r>
      <w:r w:rsidR="008F5480">
        <w:rPr>
          <w:rFonts w:ascii="Times New Roman" w:hAnsi="Times New Roman" w:cs="Times New Roman"/>
          <w:sz w:val="24"/>
          <w:szCs w:val="24"/>
          <w:lang w:val="en-US"/>
        </w:rPr>
        <w:t xml:space="preserve">dalam </w:t>
      </w:r>
      <w:r w:rsidR="002C78EB">
        <w:rPr>
          <w:rFonts w:ascii="Times New Roman" w:hAnsi="Times New Roman" w:cs="Times New Roman"/>
          <w:sz w:val="24"/>
          <w:szCs w:val="24"/>
          <w:lang w:val="en-US"/>
        </w:rPr>
        <w:lastRenderedPageBreak/>
        <w:t>periode bulan Oktober</w:t>
      </w:r>
      <w:r w:rsidR="00305E20">
        <w:rPr>
          <w:rFonts w:ascii="Times New Roman" w:hAnsi="Times New Roman" w:cs="Times New Roman"/>
          <w:sz w:val="24"/>
          <w:szCs w:val="24"/>
          <w:lang w:val="en-US"/>
        </w:rPr>
        <w:t xml:space="preserve"> 2018</w:t>
      </w:r>
      <w:r w:rsidR="002C78EB">
        <w:rPr>
          <w:rFonts w:ascii="Times New Roman" w:hAnsi="Times New Roman" w:cs="Times New Roman"/>
          <w:sz w:val="24"/>
          <w:szCs w:val="24"/>
          <w:lang w:val="en-US"/>
        </w:rPr>
        <w:t xml:space="preserve"> sampai dengan Januari 2019</w:t>
      </w:r>
      <w:r w:rsidR="00200D0C">
        <w:rPr>
          <w:rFonts w:ascii="Times New Roman" w:hAnsi="Times New Roman" w:cs="Times New Roman"/>
          <w:sz w:val="24"/>
          <w:szCs w:val="24"/>
          <w:lang w:val="en-US"/>
        </w:rPr>
        <w:t>, guna mencerminkan keadaan perusahaan pada saaat penelitian dilakukan.</w:t>
      </w:r>
    </w:p>
    <w:p w14:paraId="4C08DE37" w14:textId="68602103" w:rsidR="00200D0C" w:rsidRPr="00EE7FFC" w:rsidRDefault="00200D0C" w:rsidP="004E6904">
      <w:pPr>
        <w:pStyle w:val="ListParagraph"/>
        <w:numPr>
          <w:ilvl w:val="0"/>
          <w:numId w:val="11"/>
        </w:numPr>
        <w:tabs>
          <w:tab w:val="left" w:pos="1080"/>
        </w:tabs>
        <w:spacing w:before="240" w:after="0" w:line="480" w:lineRule="auto"/>
        <w:ind w:left="1080"/>
        <w:jc w:val="both"/>
        <w:rPr>
          <w:rFonts w:ascii="Times New Roman" w:hAnsi="Times New Roman" w:cs="Times New Roman"/>
          <w:b/>
          <w:sz w:val="24"/>
          <w:szCs w:val="24"/>
          <w:lang w:val="en-US"/>
        </w:rPr>
      </w:pPr>
      <w:r w:rsidRPr="00EE7FFC">
        <w:rPr>
          <w:rFonts w:ascii="Times New Roman" w:hAnsi="Times New Roman" w:cs="Times New Roman"/>
          <w:b/>
          <w:sz w:val="24"/>
          <w:szCs w:val="24"/>
          <w:lang w:val="en-US"/>
        </w:rPr>
        <w:t xml:space="preserve">Ditinjau </w:t>
      </w:r>
      <w:r w:rsidR="004213D8">
        <w:rPr>
          <w:rFonts w:ascii="Times New Roman" w:hAnsi="Times New Roman" w:cs="Times New Roman"/>
          <w:b/>
          <w:sz w:val="24"/>
          <w:szCs w:val="24"/>
          <w:lang w:val="en-US"/>
        </w:rPr>
        <w:t>Dari Ruang Lingkup Topik</w:t>
      </w:r>
    </w:p>
    <w:p w14:paraId="7DAD4F77" w14:textId="17DA9C32" w:rsidR="00200D0C" w:rsidRDefault="00200D0C" w:rsidP="004E6904">
      <w:pPr>
        <w:pStyle w:val="ListParagraph"/>
        <w:tabs>
          <w:tab w:val="left" w:pos="1080"/>
        </w:tabs>
        <w:spacing w:before="240"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enelitian ini termasuk penelitian studi kasus</w:t>
      </w:r>
      <w:r w:rsidR="002C78EB">
        <w:rPr>
          <w:rFonts w:ascii="Times New Roman" w:hAnsi="Times New Roman" w:cs="Times New Roman"/>
          <w:sz w:val="24"/>
          <w:szCs w:val="24"/>
          <w:lang w:val="en-US"/>
        </w:rPr>
        <w:t xml:space="preserve"> dalam jenis studi kasus observasi</w:t>
      </w:r>
      <w:r>
        <w:rPr>
          <w:rFonts w:ascii="Times New Roman" w:hAnsi="Times New Roman" w:cs="Times New Roman"/>
          <w:sz w:val="24"/>
          <w:szCs w:val="24"/>
          <w:lang w:val="en-US"/>
        </w:rPr>
        <w:t>, dimana penulis menekankan penelitian ini pada peristiwa atau kondisi yang terjadi di dalam perusahaan dan melihat hubungan timbal balik dari peristiwa tersebut.</w:t>
      </w:r>
    </w:p>
    <w:p w14:paraId="625A27C4" w14:textId="4EA1ABD5" w:rsidR="00200D0C" w:rsidRPr="00EE7FFC" w:rsidRDefault="00200D0C" w:rsidP="004E6904">
      <w:pPr>
        <w:pStyle w:val="ListParagraph"/>
        <w:numPr>
          <w:ilvl w:val="0"/>
          <w:numId w:val="11"/>
        </w:numPr>
        <w:tabs>
          <w:tab w:val="left" w:pos="1080"/>
        </w:tabs>
        <w:spacing w:before="240" w:after="0" w:line="480" w:lineRule="auto"/>
        <w:ind w:left="1080"/>
        <w:jc w:val="both"/>
        <w:rPr>
          <w:rFonts w:ascii="Times New Roman" w:hAnsi="Times New Roman" w:cs="Times New Roman"/>
          <w:b/>
          <w:sz w:val="24"/>
          <w:szCs w:val="24"/>
          <w:lang w:val="en-US"/>
        </w:rPr>
      </w:pPr>
      <w:r w:rsidRPr="00EE7FFC">
        <w:rPr>
          <w:rFonts w:ascii="Times New Roman" w:hAnsi="Times New Roman" w:cs="Times New Roman"/>
          <w:b/>
          <w:sz w:val="24"/>
          <w:szCs w:val="24"/>
          <w:lang w:val="en-US"/>
        </w:rPr>
        <w:t xml:space="preserve">Ditinjau </w:t>
      </w:r>
      <w:r w:rsidR="00213837" w:rsidRPr="00EE7FFC">
        <w:rPr>
          <w:rFonts w:ascii="Times New Roman" w:hAnsi="Times New Roman" w:cs="Times New Roman"/>
          <w:b/>
          <w:sz w:val="24"/>
          <w:szCs w:val="24"/>
          <w:lang w:val="en-US"/>
        </w:rPr>
        <w:t>Dari Lingkungan Penelitian</w:t>
      </w:r>
    </w:p>
    <w:p w14:paraId="4CC6B4D1" w14:textId="4E1CF5B8" w:rsidR="00200D0C" w:rsidRDefault="00200D0C" w:rsidP="004E6904">
      <w:pPr>
        <w:pStyle w:val="ListParagraph"/>
        <w:tabs>
          <w:tab w:val="left" w:pos="1080"/>
        </w:tabs>
        <w:spacing w:before="240"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enelitian ini dimasukkan ke dalam jenis penelitian riset lapangan, yang dilakukan dengan cara mengumpulkan data untuk penelitian yang dibutuhkan dengan cara mendatangi langsung KAP yang menjadi obyek penelitian. Dimana obyek penelitian tersebut adalah KAP Amachi Arifin Mardani &amp; Muliadi yang berada di Jakarta Pusat.</w:t>
      </w:r>
    </w:p>
    <w:p w14:paraId="480B843C" w14:textId="4515ECD2" w:rsidR="00200D0C" w:rsidRPr="00EE7FFC" w:rsidRDefault="00200D0C" w:rsidP="004E6904">
      <w:pPr>
        <w:pStyle w:val="ListParagraph"/>
        <w:numPr>
          <w:ilvl w:val="0"/>
          <w:numId w:val="11"/>
        </w:numPr>
        <w:tabs>
          <w:tab w:val="left" w:pos="1080"/>
        </w:tabs>
        <w:spacing w:before="240" w:after="0" w:line="480" w:lineRule="auto"/>
        <w:ind w:left="1080"/>
        <w:jc w:val="both"/>
        <w:rPr>
          <w:rFonts w:ascii="Times New Roman" w:hAnsi="Times New Roman" w:cs="Times New Roman"/>
          <w:b/>
          <w:sz w:val="24"/>
          <w:szCs w:val="24"/>
          <w:lang w:val="en-US"/>
        </w:rPr>
      </w:pPr>
      <w:r w:rsidRPr="00EE7FFC">
        <w:rPr>
          <w:rFonts w:ascii="Times New Roman" w:hAnsi="Times New Roman" w:cs="Times New Roman"/>
          <w:b/>
          <w:sz w:val="24"/>
          <w:szCs w:val="24"/>
          <w:lang w:val="en-US"/>
        </w:rPr>
        <w:t xml:space="preserve">Ditinjau </w:t>
      </w:r>
      <w:r w:rsidR="00213837" w:rsidRPr="00EE7FFC">
        <w:rPr>
          <w:rFonts w:ascii="Times New Roman" w:hAnsi="Times New Roman" w:cs="Times New Roman"/>
          <w:b/>
          <w:sz w:val="24"/>
          <w:szCs w:val="24"/>
          <w:lang w:val="en-US"/>
        </w:rPr>
        <w:t>Dari Persepsi Subyek</w:t>
      </w:r>
    </w:p>
    <w:p w14:paraId="09527BEC" w14:textId="3A02509F" w:rsidR="00200D0C" w:rsidRPr="00200D0C" w:rsidRDefault="00200D0C" w:rsidP="004E6904">
      <w:pPr>
        <w:pStyle w:val="ListParagraph"/>
        <w:tabs>
          <w:tab w:val="left" w:pos="1080"/>
        </w:tabs>
        <w:spacing w:before="240"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ersepsi subyek mempengaruhi hasil penelitian dalam beberapa hal khususnya hasil tersebut diarahkan untuk menjadi seperti yang dikehendaki. Peneliti perlu untuk menanggulangi efek yang mungkin mengganggu kesimpulan mereka. Terdapa</w:t>
      </w:r>
      <w:r w:rsidR="004213D8">
        <w:rPr>
          <w:rFonts w:ascii="Times New Roman" w:hAnsi="Times New Roman" w:cs="Times New Roman"/>
          <w:sz w:val="24"/>
          <w:szCs w:val="24"/>
          <w:lang w:val="en-US"/>
        </w:rPr>
        <w:t>t tiga tingkatan persepsi yaitu</w:t>
      </w:r>
      <w:r>
        <w:rPr>
          <w:rFonts w:ascii="Times New Roman" w:hAnsi="Times New Roman" w:cs="Times New Roman"/>
          <w:sz w:val="24"/>
          <w:szCs w:val="24"/>
          <w:lang w:val="en-US"/>
        </w:rPr>
        <w:t>: subyek merasa tidak terdapat penyimpangan dari rutinitas sehari-hari, subyek merasa terdapat penyimpangan yang tidak berhubungan dengan peneliti, dan subyek merasa terdapat penyimpangan yang disebabkan oleh peneliti. Persepsi subyek digunakan sebagai sebuah “surat peringatan” untuk mengklasifikasikan sebuah studi berdasarkan jenisnya, menguji validitas dari kekuatan dan kelemahan, serta untuk mempersiapkan keputusan yang memenuhi syarat.</w:t>
      </w:r>
      <w:r w:rsidR="001308B7">
        <w:rPr>
          <w:rFonts w:ascii="Times New Roman" w:hAnsi="Times New Roman" w:cs="Times New Roman"/>
          <w:sz w:val="24"/>
          <w:szCs w:val="24"/>
          <w:lang w:val="en-US"/>
        </w:rPr>
        <w:t xml:space="preserve"> </w:t>
      </w:r>
    </w:p>
    <w:p w14:paraId="56F4E72D" w14:textId="3F02A917" w:rsidR="00583271" w:rsidRPr="00DE2815" w:rsidRDefault="00583271" w:rsidP="00BB337F">
      <w:pPr>
        <w:pStyle w:val="Heading2"/>
        <w:numPr>
          <w:ilvl w:val="0"/>
          <w:numId w:val="34"/>
        </w:numPr>
        <w:spacing w:line="480" w:lineRule="auto"/>
        <w:rPr>
          <w:rFonts w:ascii="Times New Roman" w:hAnsi="Times New Roman" w:cs="Times New Roman"/>
          <w:b/>
          <w:color w:val="auto"/>
          <w:sz w:val="24"/>
          <w:szCs w:val="24"/>
        </w:rPr>
      </w:pPr>
      <w:bookmarkStart w:id="5" w:name="_Toc536696759"/>
      <w:r w:rsidRPr="00DE2815">
        <w:rPr>
          <w:rFonts w:ascii="Times New Roman" w:hAnsi="Times New Roman" w:cs="Times New Roman"/>
          <w:b/>
          <w:color w:val="auto"/>
          <w:sz w:val="24"/>
          <w:szCs w:val="24"/>
        </w:rPr>
        <w:lastRenderedPageBreak/>
        <w:t>Variabel Penelitian</w:t>
      </w:r>
      <w:bookmarkEnd w:id="5"/>
    </w:p>
    <w:p w14:paraId="4748FD9A" w14:textId="34E97054" w:rsidR="00583271" w:rsidRPr="001308B7" w:rsidRDefault="001308B7" w:rsidP="001308B7">
      <w:pPr>
        <w:pStyle w:val="ListParagraph"/>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nelitian ini tidak ada suatu variabel penelitian yang hendak diukur dengan angka. Dan penelitian ini bersifat kualitatif dengan mengevaluasi efektivitas dan efisiensi </w:t>
      </w:r>
      <w:r>
        <w:rPr>
          <w:rFonts w:ascii="Times New Roman" w:hAnsi="Times New Roman" w:cs="Times New Roman"/>
          <w:i/>
          <w:sz w:val="24"/>
          <w:szCs w:val="24"/>
          <w:lang w:val="en-US"/>
        </w:rPr>
        <w:t xml:space="preserve">software </w:t>
      </w:r>
      <w:r>
        <w:rPr>
          <w:rFonts w:ascii="Times New Roman" w:hAnsi="Times New Roman" w:cs="Times New Roman"/>
          <w:sz w:val="24"/>
          <w:szCs w:val="24"/>
          <w:lang w:val="en-US"/>
        </w:rPr>
        <w:t>Paskat pada Kegiatan Operasional KAP Amachi Arifin Mardani &amp; Muliadi Jakarta Pusat.</w:t>
      </w:r>
    </w:p>
    <w:p w14:paraId="64F601EC" w14:textId="77777777" w:rsidR="00583271" w:rsidRDefault="00583271" w:rsidP="004E6904">
      <w:pPr>
        <w:spacing w:after="0" w:line="480" w:lineRule="auto"/>
        <w:jc w:val="both"/>
        <w:rPr>
          <w:rFonts w:ascii="Times New Roman" w:hAnsi="Times New Roman" w:cs="Times New Roman"/>
          <w:sz w:val="24"/>
          <w:szCs w:val="24"/>
        </w:rPr>
      </w:pPr>
    </w:p>
    <w:p w14:paraId="4CB499F8" w14:textId="77777777" w:rsidR="00583271" w:rsidRPr="00DE2815" w:rsidRDefault="00583271" w:rsidP="00BB337F">
      <w:pPr>
        <w:pStyle w:val="Heading2"/>
        <w:numPr>
          <w:ilvl w:val="0"/>
          <w:numId w:val="34"/>
        </w:numPr>
        <w:spacing w:line="480" w:lineRule="auto"/>
        <w:rPr>
          <w:rFonts w:ascii="Times New Roman" w:hAnsi="Times New Roman" w:cs="Times New Roman"/>
          <w:b/>
          <w:color w:val="auto"/>
          <w:sz w:val="24"/>
          <w:szCs w:val="24"/>
        </w:rPr>
      </w:pPr>
      <w:bookmarkStart w:id="6" w:name="_Toc536696760"/>
      <w:r w:rsidRPr="00DE2815">
        <w:rPr>
          <w:rFonts w:ascii="Times New Roman" w:hAnsi="Times New Roman" w:cs="Times New Roman"/>
          <w:b/>
          <w:color w:val="auto"/>
          <w:sz w:val="24"/>
          <w:szCs w:val="24"/>
        </w:rPr>
        <w:t>Teknik Pengumpulan Data</w:t>
      </w:r>
      <w:bookmarkEnd w:id="6"/>
    </w:p>
    <w:p w14:paraId="478393C3" w14:textId="575BF3ED" w:rsidR="00583271" w:rsidRDefault="00583271" w:rsidP="004E690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knik pengumpulan data yang </w:t>
      </w:r>
      <w:r w:rsidR="005877DB">
        <w:rPr>
          <w:rFonts w:ascii="Times New Roman" w:hAnsi="Times New Roman" w:cs="Times New Roman"/>
          <w:sz w:val="24"/>
          <w:szCs w:val="24"/>
          <w:lang w:val="en-US"/>
        </w:rPr>
        <w:t>digunakan</w:t>
      </w:r>
      <w:r>
        <w:rPr>
          <w:rFonts w:ascii="Times New Roman" w:hAnsi="Times New Roman" w:cs="Times New Roman"/>
          <w:sz w:val="24"/>
          <w:szCs w:val="24"/>
        </w:rPr>
        <w:t xml:space="preserve"> adalah</w:t>
      </w:r>
      <w:r w:rsidR="005877DB">
        <w:rPr>
          <w:rFonts w:ascii="Times New Roman" w:hAnsi="Times New Roman" w:cs="Times New Roman"/>
          <w:sz w:val="24"/>
          <w:szCs w:val="24"/>
          <w:lang w:val="en-US"/>
        </w:rPr>
        <w:t xml:space="preserve"> </w:t>
      </w:r>
      <w:r w:rsidR="005877DB">
        <w:rPr>
          <w:rFonts w:ascii="Times New Roman" w:hAnsi="Times New Roman" w:cs="Times New Roman"/>
          <w:sz w:val="24"/>
          <w:szCs w:val="24"/>
        </w:rPr>
        <w:t>metode penelitian lapangan.</w:t>
      </w:r>
      <w:r>
        <w:rPr>
          <w:rFonts w:ascii="Times New Roman" w:hAnsi="Times New Roman" w:cs="Times New Roman"/>
          <w:sz w:val="24"/>
          <w:szCs w:val="24"/>
        </w:rPr>
        <w:t xml:space="preserve"> </w:t>
      </w:r>
      <w:r w:rsidR="005877DB">
        <w:rPr>
          <w:rFonts w:ascii="Times New Roman" w:hAnsi="Times New Roman" w:cs="Times New Roman"/>
          <w:sz w:val="24"/>
          <w:szCs w:val="24"/>
          <w:lang w:val="en-US"/>
        </w:rPr>
        <w:t>Metode ini dilakukan dengan cara mengunjungi langsung objek yang akan diteliti</w:t>
      </w:r>
      <w:r>
        <w:rPr>
          <w:rFonts w:ascii="Times New Roman" w:hAnsi="Times New Roman" w:cs="Times New Roman"/>
          <w:sz w:val="24"/>
          <w:szCs w:val="24"/>
        </w:rPr>
        <w:t xml:space="preserve"> untuk </w:t>
      </w:r>
      <w:r w:rsidR="005877DB">
        <w:rPr>
          <w:rFonts w:ascii="Times New Roman" w:hAnsi="Times New Roman" w:cs="Times New Roman"/>
          <w:sz w:val="24"/>
          <w:szCs w:val="24"/>
          <w:lang w:val="en-US"/>
        </w:rPr>
        <w:t>memperoleh</w:t>
      </w:r>
      <w:r>
        <w:rPr>
          <w:rFonts w:ascii="Times New Roman" w:hAnsi="Times New Roman" w:cs="Times New Roman"/>
          <w:sz w:val="24"/>
          <w:szCs w:val="24"/>
        </w:rPr>
        <w:t xml:space="preserve"> data primer. </w:t>
      </w:r>
      <w:r w:rsidR="005877DB">
        <w:rPr>
          <w:rFonts w:ascii="Times New Roman" w:hAnsi="Times New Roman" w:cs="Times New Roman"/>
          <w:sz w:val="24"/>
          <w:szCs w:val="24"/>
          <w:lang w:val="en-US"/>
        </w:rPr>
        <w:t>Hal-hal yang dilakukan</w:t>
      </w:r>
      <w:r>
        <w:rPr>
          <w:rFonts w:ascii="Times New Roman" w:hAnsi="Times New Roman" w:cs="Times New Roman"/>
          <w:sz w:val="24"/>
          <w:szCs w:val="24"/>
        </w:rPr>
        <w:t xml:space="preserve"> penulis</w:t>
      </w:r>
      <w:r w:rsidR="005877DB">
        <w:rPr>
          <w:rFonts w:ascii="Times New Roman" w:hAnsi="Times New Roman" w:cs="Times New Roman"/>
          <w:sz w:val="24"/>
          <w:szCs w:val="24"/>
          <w:lang w:val="en-US"/>
        </w:rPr>
        <w:t xml:space="preserve"> untuk</w:t>
      </w:r>
      <w:r>
        <w:rPr>
          <w:rFonts w:ascii="Times New Roman" w:hAnsi="Times New Roman" w:cs="Times New Roman"/>
          <w:sz w:val="24"/>
          <w:szCs w:val="24"/>
        </w:rPr>
        <w:t xml:space="preserve"> </w:t>
      </w:r>
      <w:r w:rsidR="005877DB">
        <w:rPr>
          <w:rFonts w:ascii="Times New Roman" w:hAnsi="Times New Roman" w:cs="Times New Roman"/>
          <w:sz w:val="24"/>
          <w:szCs w:val="24"/>
          <w:lang w:val="en-US"/>
        </w:rPr>
        <w:t>mendapatkan data primer yang berhubungan dengan masalah yang menjadi objek penelitian adalah</w:t>
      </w:r>
      <w:r>
        <w:rPr>
          <w:rFonts w:ascii="Times New Roman" w:hAnsi="Times New Roman" w:cs="Times New Roman"/>
          <w:sz w:val="24"/>
          <w:szCs w:val="24"/>
        </w:rPr>
        <w:t xml:space="preserve"> sebagai berikut:</w:t>
      </w:r>
    </w:p>
    <w:p w14:paraId="1DC8836C" w14:textId="67F787E7" w:rsidR="00583271" w:rsidRPr="00EE7FFC" w:rsidRDefault="005877DB" w:rsidP="00BB337F">
      <w:pPr>
        <w:pStyle w:val="ListParagraph"/>
        <w:numPr>
          <w:ilvl w:val="0"/>
          <w:numId w:val="12"/>
        </w:numPr>
        <w:spacing w:after="0" w:line="480" w:lineRule="auto"/>
        <w:ind w:left="1080"/>
        <w:jc w:val="both"/>
        <w:rPr>
          <w:rFonts w:ascii="Times New Roman" w:hAnsi="Times New Roman" w:cs="Times New Roman"/>
          <w:b/>
          <w:sz w:val="24"/>
          <w:szCs w:val="24"/>
        </w:rPr>
      </w:pPr>
      <w:r w:rsidRPr="00EE7FFC">
        <w:rPr>
          <w:rFonts w:ascii="Times New Roman" w:hAnsi="Times New Roman" w:cs="Times New Roman"/>
          <w:b/>
          <w:sz w:val="24"/>
          <w:szCs w:val="24"/>
          <w:lang w:val="en-US"/>
        </w:rPr>
        <w:t>Dokumentasi</w:t>
      </w:r>
    </w:p>
    <w:p w14:paraId="098AABCE" w14:textId="729DC1F7" w:rsidR="00D02F19" w:rsidRPr="00D02F19" w:rsidRDefault="005877DB" w:rsidP="004E6904">
      <w:pPr>
        <w:pStyle w:val="ListParagraph"/>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rPr>
        <w:t xml:space="preserve">Teknik dokumentasi dilakukan dengan mengumpulkan dokumen-dokumen yang dibutuhkan untuk menunjang penelitian ini. Dokumen-dokumen yang dikumpulkan adalah struktur organisasi beserta uraian tugasnya dan </w:t>
      </w:r>
      <w:r>
        <w:rPr>
          <w:rFonts w:ascii="Times New Roman" w:hAnsi="Times New Roman" w:cs="Times New Roman"/>
          <w:i/>
          <w:sz w:val="24"/>
          <w:szCs w:val="24"/>
          <w:lang w:val="en-US"/>
        </w:rPr>
        <w:t xml:space="preserve">screenshot </w:t>
      </w:r>
      <w:r>
        <w:rPr>
          <w:rFonts w:ascii="Times New Roman" w:hAnsi="Times New Roman" w:cs="Times New Roman"/>
          <w:sz w:val="24"/>
          <w:szCs w:val="24"/>
          <w:lang w:val="en-US"/>
        </w:rPr>
        <w:t>penerapan sistem informasi perusahaan.</w:t>
      </w:r>
    </w:p>
    <w:p w14:paraId="4B7E77CF" w14:textId="437FD8EC" w:rsidR="005877DB" w:rsidRPr="00EE7FFC" w:rsidRDefault="005877DB" w:rsidP="00BB337F">
      <w:pPr>
        <w:pStyle w:val="ListParagraph"/>
        <w:numPr>
          <w:ilvl w:val="0"/>
          <w:numId w:val="12"/>
        </w:numPr>
        <w:spacing w:after="0" w:line="480" w:lineRule="auto"/>
        <w:ind w:left="1080"/>
        <w:jc w:val="both"/>
        <w:rPr>
          <w:rFonts w:ascii="Times New Roman" w:hAnsi="Times New Roman" w:cs="Times New Roman"/>
          <w:b/>
          <w:sz w:val="24"/>
          <w:szCs w:val="24"/>
          <w:lang w:val="en-US"/>
        </w:rPr>
      </w:pPr>
      <w:r w:rsidRPr="00EE7FFC">
        <w:rPr>
          <w:rFonts w:ascii="Times New Roman" w:hAnsi="Times New Roman" w:cs="Times New Roman"/>
          <w:b/>
          <w:sz w:val="24"/>
          <w:szCs w:val="24"/>
          <w:lang w:val="en-US"/>
        </w:rPr>
        <w:t>Observasi</w:t>
      </w:r>
    </w:p>
    <w:p w14:paraId="03969933" w14:textId="47ADD419" w:rsidR="005877DB" w:rsidRDefault="005877DB" w:rsidP="004E6904">
      <w:pPr>
        <w:pStyle w:val="ListParagraph"/>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ulis mengumpulkan data dengan memperhatikan dan melakukan peninjauan atas suatu proyek secara teliti dan alamiah. Penulis melakukan pengamatan langsung di perusahaan dengan melakukan analisis kondisi fisik dari objek yang diteliti dan aktivitas pelaksanaan </w:t>
      </w:r>
      <w:r>
        <w:rPr>
          <w:rFonts w:ascii="Times New Roman" w:hAnsi="Times New Roman" w:cs="Times New Roman"/>
          <w:i/>
          <w:sz w:val="24"/>
          <w:szCs w:val="24"/>
          <w:lang w:val="en-US"/>
        </w:rPr>
        <w:t xml:space="preserve">efektivitas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efisiensi</w:t>
      </w:r>
      <w:r>
        <w:rPr>
          <w:rFonts w:ascii="Times New Roman" w:hAnsi="Times New Roman" w:cs="Times New Roman"/>
          <w:sz w:val="24"/>
          <w:szCs w:val="24"/>
          <w:lang w:val="en-US"/>
        </w:rPr>
        <w:t>.</w:t>
      </w:r>
    </w:p>
    <w:p w14:paraId="597FA5D7" w14:textId="77777777" w:rsidR="001308B7" w:rsidRDefault="001308B7" w:rsidP="004E6904">
      <w:pPr>
        <w:pStyle w:val="ListParagraph"/>
        <w:spacing w:after="0" w:line="480" w:lineRule="auto"/>
        <w:ind w:left="1080"/>
        <w:jc w:val="both"/>
        <w:rPr>
          <w:rFonts w:ascii="Times New Roman" w:hAnsi="Times New Roman" w:cs="Times New Roman"/>
          <w:sz w:val="24"/>
          <w:szCs w:val="24"/>
          <w:lang w:val="en-US"/>
        </w:rPr>
      </w:pPr>
    </w:p>
    <w:p w14:paraId="110A130F" w14:textId="77777777" w:rsidR="001308B7" w:rsidRDefault="001308B7" w:rsidP="004E6904">
      <w:pPr>
        <w:pStyle w:val="ListParagraph"/>
        <w:spacing w:after="0" w:line="480" w:lineRule="auto"/>
        <w:ind w:left="1080"/>
        <w:jc w:val="both"/>
        <w:rPr>
          <w:rFonts w:ascii="Times New Roman" w:hAnsi="Times New Roman" w:cs="Times New Roman"/>
          <w:sz w:val="24"/>
          <w:szCs w:val="24"/>
          <w:lang w:val="en-US"/>
        </w:rPr>
      </w:pPr>
    </w:p>
    <w:p w14:paraId="4A89D3C8" w14:textId="77777777" w:rsidR="001308B7" w:rsidRDefault="001308B7" w:rsidP="004E6904">
      <w:pPr>
        <w:pStyle w:val="ListParagraph"/>
        <w:spacing w:after="0" w:line="480" w:lineRule="auto"/>
        <w:ind w:left="1080"/>
        <w:jc w:val="both"/>
        <w:rPr>
          <w:rFonts w:ascii="Times New Roman" w:hAnsi="Times New Roman" w:cs="Times New Roman"/>
          <w:sz w:val="24"/>
          <w:szCs w:val="24"/>
          <w:lang w:val="en-US"/>
        </w:rPr>
      </w:pPr>
    </w:p>
    <w:p w14:paraId="59771001" w14:textId="2904F49B" w:rsidR="005877DB" w:rsidRPr="00EE7FFC" w:rsidRDefault="001308B7" w:rsidP="00BB337F">
      <w:pPr>
        <w:pStyle w:val="ListParagraph"/>
        <w:numPr>
          <w:ilvl w:val="0"/>
          <w:numId w:val="12"/>
        </w:numPr>
        <w:spacing w:after="0" w:line="48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Wawancara</w:t>
      </w:r>
    </w:p>
    <w:p w14:paraId="38F63795" w14:textId="0CF7219C" w:rsidR="005877DB" w:rsidRPr="005877DB" w:rsidRDefault="001308B7" w:rsidP="004E6904">
      <w:pPr>
        <w:pStyle w:val="ListParagraph"/>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Wawancara merupakan upaya untuk mendapatkan informasi secara lisan. Wawancara dapat dilakukan secara personal dengan cara melakukan tanya jawab secara langsung dan tidak langsung dengan IT Manager KAP Amachi Arifin Mardani &amp; Muliadi. Wawancara dilakukan dengan bagian yang diteliti.</w:t>
      </w:r>
    </w:p>
    <w:p w14:paraId="42E7B006" w14:textId="77777777" w:rsidR="001B1507" w:rsidRPr="001B1507" w:rsidRDefault="001B1507" w:rsidP="00E9595A">
      <w:pPr>
        <w:spacing w:line="480" w:lineRule="auto"/>
        <w:jc w:val="both"/>
        <w:rPr>
          <w:rFonts w:ascii="Times New Roman" w:hAnsi="Times New Roman" w:cs="Times New Roman"/>
          <w:sz w:val="24"/>
          <w:lang w:val="en-US"/>
        </w:rPr>
      </w:pPr>
    </w:p>
    <w:p w14:paraId="7FD11B09" w14:textId="166C2BDE" w:rsidR="001308B7" w:rsidRDefault="00583271" w:rsidP="00BB337F">
      <w:pPr>
        <w:pStyle w:val="Heading2"/>
        <w:numPr>
          <w:ilvl w:val="0"/>
          <w:numId w:val="34"/>
        </w:numPr>
        <w:spacing w:line="480" w:lineRule="auto"/>
        <w:rPr>
          <w:rFonts w:ascii="Times New Roman" w:hAnsi="Times New Roman" w:cs="Times New Roman"/>
          <w:b/>
          <w:color w:val="auto"/>
          <w:sz w:val="24"/>
          <w:szCs w:val="24"/>
        </w:rPr>
      </w:pPr>
      <w:bookmarkStart w:id="7" w:name="_Toc536696761"/>
      <w:r w:rsidRPr="00DE2815">
        <w:rPr>
          <w:rFonts w:ascii="Times New Roman" w:hAnsi="Times New Roman" w:cs="Times New Roman"/>
          <w:b/>
          <w:color w:val="auto"/>
          <w:sz w:val="24"/>
          <w:szCs w:val="24"/>
        </w:rPr>
        <w:t>Teknik Analisis Data</w:t>
      </w:r>
      <w:bookmarkEnd w:id="7"/>
    </w:p>
    <w:p w14:paraId="510AE55A" w14:textId="77777777" w:rsidR="008D2A7E" w:rsidRDefault="005877DB" w:rsidP="004E6904">
      <w:pPr>
        <w:pStyle w:val="ListParagraph"/>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knik yang digunakan penulis dalam penulisan skripsi ini adalah analisis data non statistic atau kualitatif, yaitu cara menganalisis data dengan mengidentifikasi dan menganalisis berbagai data bukan dalam bentuk angka yang diperoleh melalui penelitian, antara lain mengenai analisis </w:t>
      </w:r>
      <w:r>
        <w:rPr>
          <w:rFonts w:ascii="Times New Roman" w:hAnsi="Times New Roman" w:cs="Times New Roman"/>
          <w:i/>
          <w:sz w:val="24"/>
          <w:szCs w:val="24"/>
          <w:lang w:val="en-US"/>
        </w:rPr>
        <w:t>efektivitas</w:t>
      </w:r>
      <w:r>
        <w:rPr>
          <w:rFonts w:ascii="Times New Roman" w:hAnsi="Times New Roman" w:cs="Times New Roman"/>
          <w:sz w:val="24"/>
          <w:szCs w:val="24"/>
          <w:lang w:val="en-US"/>
        </w:rPr>
        <w:t xml:space="preserve"> dan</w:t>
      </w:r>
      <w:r w:rsidR="00E1142F">
        <w:rPr>
          <w:rFonts w:ascii="Times New Roman" w:hAnsi="Times New Roman" w:cs="Times New Roman"/>
          <w:sz w:val="24"/>
          <w:szCs w:val="24"/>
          <w:lang w:val="en-US"/>
        </w:rPr>
        <w:t xml:space="preserve"> </w:t>
      </w:r>
      <w:r w:rsidR="00E1142F">
        <w:rPr>
          <w:rFonts w:ascii="Times New Roman" w:hAnsi="Times New Roman" w:cs="Times New Roman"/>
          <w:i/>
          <w:sz w:val="24"/>
          <w:szCs w:val="24"/>
          <w:lang w:val="en-US"/>
        </w:rPr>
        <w:t>efisiensi</w:t>
      </w:r>
      <w:r w:rsidR="00E1142F">
        <w:rPr>
          <w:rFonts w:ascii="Times New Roman" w:hAnsi="Times New Roman" w:cs="Times New Roman"/>
          <w:sz w:val="24"/>
          <w:szCs w:val="24"/>
          <w:lang w:val="en-US"/>
        </w:rPr>
        <w:t xml:space="preserve"> yang dijalankan oleh KAP. </w:t>
      </w:r>
    </w:p>
    <w:p w14:paraId="62D652CB" w14:textId="4B5B2B17" w:rsidR="008D2A7E" w:rsidRPr="008D2A7E" w:rsidRDefault="008D2A7E" w:rsidP="008D2A7E">
      <w:pPr>
        <w:spacing w:after="0" w:line="480" w:lineRule="auto"/>
        <w:ind w:left="720" w:firstLine="720"/>
        <w:contextualSpacing/>
        <w:jc w:val="both"/>
        <w:rPr>
          <w:rFonts w:ascii="Times New Roman" w:hAnsi="Times New Roman" w:cs="Times New Roman"/>
          <w:sz w:val="24"/>
          <w:szCs w:val="24"/>
          <w:lang w:val="en-US"/>
        </w:rPr>
      </w:pPr>
      <w:r w:rsidRPr="008D2A7E">
        <w:rPr>
          <w:rFonts w:ascii="Times New Roman" w:hAnsi="Times New Roman" w:cs="Times New Roman"/>
          <w:sz w:val="24"/>
          <w:szCs w:val="24"/>
          <w:lang w:val="en-US"/>
        </w:rPr>
        <w:t>Penelitian ini merupakan kelompok analisis kinerja studi kasus. Penelitian ini merupakan studi kasus observasi, penekanannya pada penggunaan observasi dalam penelitian untuk menjaring informasi-informasi empiris yang detail dan aktual dari unit analisis penelitian.</w:t>
      </w:r>
    </w:p>
    <w:p w14:paraId="6789B047" w14:textId="2A0D7F38" w:rsidR="00583271" w:rsidRDefault="00E1142F" w:rsidP="004E6904">
      <w:pPr>
        <w:pStyle w:val="ListParagraph"/>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ikut ini rincian teknik analisis data yang dilakukan oleh penulis:</w:t>
      </w:r>
    </w:p>
    <w:p w14:paraId="7AFFC1F6" w14:textId="618817FA" w:rsidR="006E72D6" w:rsidRPr="00D02F19" w:rsidRDefault="00E1142F" w:rsidP="00BB337F">
      <w:pPr>
        <w:pStyle w:val="ListParagraph"/>
        <w:numPr>
          <w:ilvl w:val="0"/>
          <w:numId w:val="36"/>
        </w:numPr>
        <w:spacing w:line="480" w:lineRule="auto"/>
        <w:rPr>
          <w:rFonts w:ascii="Times New Roman" w:eastAsiaTheme="minorEastAsia" w:hAnsi="Times New Roman" w:cs="Times New Roman"/>
          <w:sz w:val="24"/>
          <w:szCs w:val="24"/>
        </w:rPr>
      </w:pPr>
      <w:r w:rsidRPr="004F1312">
        <w:rPr>
          <w:rFonts w:ascii="Times New Roman" w:hAnsi="Times New Roman" w:cs="Times New Roman"/>
          <w:sz w:val="24"/>
          <w:szCs w:val="24"/>
          <w:lang w:val="en-US"/>
        </w:rPr>
        <w:t xml:space="preserve">Untuk batasan masalah pertama yaitu </w:t>
      </w:r>
      <w:r w:rsidR="00CF72A4" w:rsidRPr="004F1312">
        <w:rPr>
          <w:rFonts w:ascii="Times New Roman" w:hAnsi="Times New Roman" w:cs="Times New Roman"/>
          <w:sz w:val="24"/>
          <w:szCs w:val="24"/>
          <w:lang w:val="en-US"/>
        </w:rPr>
        <w:t xml:space="preserve">“Apakah system dapat meningkatkan </w:t>
      </w:r>
      <w:r w:rsidR="00956510">
        <w:rPr>
          <w:rFonts w:ascii="Times New Roman" w:hAnsi="Times New Roman" w:cs="Times New Roman"/>
          <w:sz w:val="24"/>
          <w:szCs w:val="24"/>
          <w:lang w:val="en-US"/>
        </w:rPr>
        <w:t>kegiatan operasional</w:t>
      </w:r>
      <w:r w:rsidR="00CF72A4" w:rsidRPr="004F1312">
        <w:rPr>
          <w:rFonts w:ascii="Times New Roman" w:hAnsi="Times New Roman" w:cs="Times New Roman"/>
          <w:sz w:val="24"/>
          <w:szCs w:val="24"/>
          <w:lang w:val="en-US"/>
        </w:rPr>
        <w:t xml:space="preserve"> KAP Amachi Arifin Mardani &amp; Muliadi?</w:t>
      </w:r>
      <w:r w:rsidRPr="004F1312">
        <w:rPr>
          <w:rFonts w:ascii="Times New Roman" w:hAnsi="Times New Roman" w:cs="Times New Roman"/>
          <w:sz w:val="24"/>
          <w:szCs w:val="24"/>
          <w:lang w:val="en-US"/>
        </w:rPr>
        <w:t xml:space="preserve">”, </w:t>
      </w:r>
      <w:r w:rsidR="004F1312" w:rsidRPr="004F1312">
        <w:rPr>
          <w:rFonts w:ascii="Times New Roman" w:eastAsiaTheme="minorEastAsia" w:hAnsi="Times New Roman" w:cs="Times New Roman"/>
          <w:sz w:val="24"/>
          <w:szCs w:val="24"/>
          <w:lang w:val="en-US"/>
        </w:rPr>
        <w:t xml:space="preserve">Peneliti melakukan observasi lapangan dan </w:t>
      </w:r>
      <w:r w:rsidR="00AF6624">
        <w:rPr>
          <w:rFonts w:ascii="Times New Roman" w:eastAsiaTheme="minorEastAsia" w:hAnsi="Times New Roman" w:cs="Times New Roman"/>
          <w:sz w:val="24"/>
          <w:szCs w:val="24"/>
          <w:lang w:val="en-US"/>
        </w:rPr>
        <w:t>wawancara terkait</w:t>
      </w:r>
      <w:r w:rsidR="004F1312" w:rsidRPr="004F1312">
        <w:rPr>
          <w:rFonts w:ascii="Times New Roman" w:eastAsiaTheme="minorEastAsia" w:hAnsi="Times New Roman" w:cs="Times New Roman"/>
          <w:sz w:val="24"/>
          <w:szCs w:val="24"/>
          <w:lang w:val="en-US"/>
        </w:rPr>
        <w:t xml:space="preserve"> peningkatan </w:t>
      </w:r>
      <w:r w:rsidR="00953FB8">
        <w:rPr>
          <w:rFonts w:ascii="Times New Roman" w:eastAsiaTheme="minorEastAsia" w:hAnsi="Times New Roman" w:cs="Times New Roman"/>
          <w:sz w:val="24"/>
          <w:szCs w:val="24"/>
          <w:lang w:val="en-US"/>
        </w:rPr>
        <w:t>kegiatan operasional</w:t>
      </w:r>
      <w:r w:rsidR="004F1312" w:rsidRPr="004F1312">
        <w:rPr>
          <w:rFonts w:ascii="Times New Roman" w:eastAsiaTheme="minorEastAsia" w:hAnsi="Times New Roman" w:cs="Times New Roman"/>
          <w:sz w:val="24"/>
          <w:szCs w:val="24"/>
          <w:lang w:val="en-US"/>
        </w:rPr>
        <w:t xml:space="preserve"> setelah menggunakan Aplikasi Paskat dan sebelum menggunakan aplikasi Paskat</w:t>
      </w:r>
      <w:r w:rsidR="004F1312">
        <w:rPr>
          <w:rFonts w:ascii="Times New Roman" w:eastAsiaTheme="minorEastAsia" w:hAnsi="Times New Roman" w:cs="Times New Roman"/>
          <w:sz w:val="24"/>
          <w:szCs w:val="24"/>
          <w:lang w:val="en-US"/>
        </w:rPr>
        <w:t>. Kemudian peneliti</w:t>
      </w:r>
      <w:r w:rsidR="00950195">
        <w:rPr>
          <w:rFonts w:ascii="Times New Roman" w:eastAsiaTheme="minorEastAsia" w:hAnsi="Times New Roman" w:cs="Times New Roman"/>
          <w:sz w:val="24"/>
          <w:szCs w:val="24"/>
          <w:lang w:val="en-US"/>
        </w:rPr>
        <w:t xml:space="preserve"> membandingkan waktu pengerjaan</w:t>
      </w:r>
      <w:r w:rsidR="004F1312">
        <w:rPr>
          <w:rFonts w:ascii="Times New Roman" w:eastAsiaTheme="minorEastAsia" w:hAnsi="Times New Roman" w:cs="Times New Roman"/>
          <w:sz w:val="24"/>
          <w:szCs w:val="24"/>
          <w:lang w:val="en-US"/>
        </w:rPr>
        <w:t xml:space="preserve"> efisiensi setelah dan sebelum menggunakan aplikasi Paskat pada KAP Amachi Arifin Mardani &amp; Muliadi. </w:t>
      </w:r>
    </w:p>
    <w:p w14:paraId="412B3D1A" w14:textId="77777777" w:rsidR="00D02F19" w:rsidRPr="00D02F19" w:rsidRDefault="00D02F19" w:rsidP="004E6904">
      <w:pPr>
        <w:pStyle w:val="ListParagraph"/>
        <w:spacing w:line="480" w:lineRule="auto"/>
        <w:rPr>
          <w:rFonts w:ascii="Times New Roman" w:eastAsiaTheme="minorEastAsia" w:hAnsi="Times New Roman" w:cs="Times New Roman"/>
          <w:sz w:val="24"/>
          <w:szCs w:val="24"/>
        </w:rPr>
      </w:pPr>
    </w:p>
    <w:p w14:paraId="16D65D6C" w14:textId="50E57C68" w:rsidR="00F75468" w:rsidRPr="00A861F6" w:rsidRDefault="00F75468" w:rsidP="00BB337F">
      <w:pPr>
        <w:pStyle w:val="ListParagraph"/>
        <w:numPr>
          <w:ilvl w:val="0"/>
          <w:numId w:val="36"/>
        </w:numPr>
        <w:spacing w:line="480" w:lineRule="auto"/>
        <w:rPr>
          <w:rFonts w:ascii="Times New Roman" w:hAnsi="Times New Roman" w:cs="Times New Roman"/>
          <w:b/>
          <w:sz w:val="24"/>
          <w:szCs w:val="24"/>
        </w:rPr>
      </w:pPr>
      <w:r w:rsidRPr="00F75468">
        <w:rPr>
          <w:rFonts w:ascii="Times New Roman" w:eastAsiaTheme="minorEastAsia" w:hAnsi="Times New Roman" w:cs="Times New Roman"/>
          <w:sz w:val="24"/>
          <w:szCs w:val="24"/>
          <w:lang w:val="en-US"/>
        </w:rPr>
        <w:lastRenderedPageBreak/>
        <w:t xml:space="preserve">Untuk batasan masalah </w:t>
      </w:r>
      <w:r>
        <w:rPr>
          <w:rFonts w:ascii="Times New Roman" w:hAnsi="Times New Roman" w:cs="Times New Roman"/>
          <w:sz w:val="24"/>
          <w:szCs w:val="24"/>
          <w:lang w:val="en-US"/>
        </w:rPr>
        <w:t>Apakah sistem sudah berjalan dengan efektif dan efisien?</w:t>
      </w:r>
    </w:p>
    <w:p w14:paraId="32532AC4" w14:textId="18939BF2" w:rsidR="00F75468" w:rsidRDefault="00F75468" w:rsidP="008D2A7E">
      <w:pPr>
        <w:pStyle w:val="ListParagraph"/>
        <w:spacing w:line="480" w:lineRule="auto"/>
        <w:rPr>
          <w:rFonts w:ascii="Times New Roman" w:eastAsiaTheme="minorEastAsia" w:hAnsi="Times New Roman" w:cs="Times New Roman"/>
          <w:sz w:val="24"/>
          <w:szCs w:val="24"/>
        </w:rPr>
      </w:pPr>
      <w:r w:rsidRPr="00CF72A4">
        <w:rPr>
          <w:rFonts w:ascii="Times New Roman" w:hAnsi="Times New Roman" w:cs="Times New Roman"/>
          <w:sz w:val="24"/>
          <w:szCs w:val="24"/>
          <w:lang w:val="en-US"/>
        </w:rPr>
        <w:t xml:space="preserve">peneliti melakukan observasi lapangan dan dokumentasi mengenai </w:t>
      </w:r>
      <w:r w:rsidRPr="00CF72A4">
        <w:rPr>
          <w:rFonts w:ascii="Times New Roman" w:hAnsi="Times New Roman" w:cs="Times New Roman"/>
          <w:i/>
          <w:sz w:val="24"/>
          <w:szCs w:val="24"/>
          <w:lang w:val="en-US"/>
        </w:rPr>
        <w:t xml:space="preserve">efektivitas </w:t>
      </w:r>
      <w:r w:rsidRPr="00CF72A4">
        <w:rPr>
          <w:rFonts w:ascii="Times New Roman" w:hAnsi="Times New Roman" w:cs="Times New Roman"/>
          <w:sz w:val="24"/>
          <w:szCs w:val="24"/>
          <w:lang w:val="en-US"/>
        </w:rPr>
        <w:t xml:space="preserve">yang telah diterapkan oleh perusahaan. Kemudian peneliti </w:t>
      </w:r>
      <w:r w:rsidR="008D2A7E">
        <w:rPr>
          <w:rFonts w:ascii="Times New Roman" w:hAnsi="Times New Roman" w:cs="Times New Roman"/>
          <w:sz w:val="24"/>
          <w:szCs w:val="24"/>
          <w:lang w:val="en-US"/>
        </w:rPr>
        <w:t>melakukan tanya jawab</w:t>
      </w:r>
      <w:r w:rsidRPr="00CF72A4">
        <w:rPr>
          <w:rFonts w:ascii="Times New Roman" w:hAnsi="Times New Roman" w:cs="Times New Roman"/>
          <w:sz w:val="24"/>
          <w:szCs w:val="24"/>
          <w:lang w:val="en-US"/>
        </w:rPr>
        <w:t xml:space="preserve"> yang ditujukan kepada bagian </w:t>
      </w:r>
      <w:r w:rsidR="008D2A7E">
        <w:rPr>
          <w:rFonts w:ascii="Times New Roman" w:hAnsi="Times New Roman" w:cs="Times New Roman"/>
          <w:i/>
          <w:sz w:val="24"/>
          <w:szCs w:val="24"/>
          <w:lang w:val="en-US"/>
        </w:rPr>
        <w:t xml:space="preserve">accounting </w:t>
      </w:r>
      <w:r w:rsidRPr="00CF72A4">
        <w:rPr>
          <w:rFonts w:ascii="Times New Roman" w:hAnsi="Times New Roman" w:cs="Times New Roman"/>
          <w:sz w:val="24"/>
          <w:szCs w:val="24"/>
          <w:lang w:val="en-US"/>
        </w:rPr>
        <w:t xml:space="preserve">dan IT mengenai </w:t>
      </w:r>
      <w:r w:rsidRPr="00CF72A4">
        <w:rPr>
          <w:rFonts w:ascii="Times New Roman" w:hAnsi="Times New Roman" w:cs="Times New Roman"/>
          <w:i/>
          <w:sz w:val="24"/>
          <w:szCs w:val="24"/>
          <w:lang w:val="en-US"/>
        </w:rPr>
        <w:t>efektivitas</w:t>
      </w:r>
      <w:r w:rsidR="00950195">
        <w:rPr>
          <w:rFonts w:ascii="Times New Roman" w:hAnsi="Times New Roman" w:cs="Times New Roman"/>
          <w:i/>
          <w:sz w:val="24"/>
          <w:szCs w:val="24"/>
          <w:lang w:val="en-US"/>
        </w:rPr>
        <w:t xml:space="preserve"> </w:t>
      </w:r>
      <w:r w:rsidR="00950195">
        <w:rPr>
          <w:rFonts w:ascii="Times New Roman" w:hAnsi="Times New Roman" w:cs="Times New Roman"/>
          <w:sz w:val="24"/>
          <w:szCs w:val="24"/>
          <w:lang w:val="en-US"/>
        </w:rPr>
        <w:t xml:space="preserve">dan </w:t>
      </w:r>
      <w:r w:rsidR="00950195" w:rsidRPr="00950195">
        <w:rPr>
          <w:rFonts w:ascii="Times New Roman" w:hAnsi="Times New Roman" w:cs="Times New Roman"/>
          <w:i/>
          <w:sz w:val="24"/>
          <w:szCs w:val="24"/>
          <w:lang w:val="en-US"/>
        </w:rPr>
        <w:t>efisiensi</w:t>
      </w:r>
      <w:r w:rsidRPr="00CF72A4">
        <w:rPr>
          <w:rFonts w:ascii="Times New Roman" w:hAnsi="Times New Roman" w:cs="Times New Roman"/>
          <w:sz w:val="24"/>
          <w:szCs w:val="24"/>
          <w:lang w:val="en-US"/>
        </w:rPr>
        <w:t xml:space="preserve">. </w:t>
      </w:r>
    </w:p>
    <w:tbl>
      <w:tblPr>
        <w:tblStyle w:val="TableGrid"/>
        <w:tblW w:w="0" w:type="auto"/>
        <w:tblLook w:val="04A0" w:firstRow="1" w:lastRow="0" w:firstColumn="1" w:lastColumn="0" w:noHBand="0" w:noVBand="1"/>
      </w:tblPr>
      <w:tblGrid>
        <w:gridCol w:w="4388"/>
        <w:gridCol w:w="4389"/>
      </w:tblGrid>
      <w:tr w:rsidR="00AF6624" w14:paraId="712EBDF7" w14:textId="77777777" w:rsidTr="00AF6624">
        <w:tc>
          <w:tcPr>
            <w:tcW w:w="4388" w:type="dxa"/>
          </w:tcPr>
          <w:p w14:paraId="18B6EF7E" w14:textId="41B04400" w:rsidR="00AF6624" w:rsidRPr="00AF6624" w:rsidRDefault="00AF6624" w:rsidP="00AF6624">
            <w:pPr>
              <w:spacing w:line="480" w:lineRule="auto"/>
              <w:jc w:val="center"/>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Tahun Berjalan Paskat</w:t>
            </w:r>
          </w:p>
        </w:tc>
        <w:tc>
          <w:tcPr>
            <w:tcW w:w="4389" w:type="dxa"/>
          </w:tcPr>
          <w:p w14:paraId="3D0E85C5" w14:textId="222D8F44" w:rsidR="00AF6624" w:rsidRPr="00AF6624" w:rsidRDefault="00AF6624" w:rsidP="00AF6624">
            <w:pPr>
              <w:spacing w:line="480" w:lineRule="auto"/>
              <w:jc w:val="center"/>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Kategori</w:t>
            </w:r>
          </w:p>
        </w:tc>
      </w:tr>
      <w:tr w:rsidR="00AF6624" w14:paraId="20978234" w14:textId="77777777" w:rsidTr="00AF6624">
        <w:tc>
          <w:tcPr>
            <w:tcW w:w="4388" w:type="dxa"/>
          </w:tcPr>
          <w:p w14:paraId="293AA00C" w14:textId="30344D79" w:rsidR="00AF6624" w:rsidRDefault="00AF6624" w:rsidP="00AF6624">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lt; 5 Tahun</w:t>
            </w:r>
          </w:p>
        </w:tc>
        <w:tc>
          <w:tcPr>
            <w:tcW w:w="4389" w:type="dxa"/>
          </w:tcPr>
          <w:p w14:paraId="491AB4D1" w14:textId="037521D5" w:rsidR="00AF6624" w:rsidRPr="00AF6624" w:rsidRDefault="00AF6624" w:rsidP="00AF6624">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Kurang Efektif</w:t>
            </w:r>
          </w:p>
        </w:tc>
      </w:tr>
      <w:tr w:rsidR="00AF6624" w14:paraId="3B0B75BA" w14:textId="77777777" w:rsidTr="00AF6624">
        <w:tc>
          <w:tcPr>
            <w:tcW w:w="4388" w:type="dxa"/>
          </w:tcPr>
          <w:p w14:paraId="6F6ADB48" w14:textId="6639D41D" w:rsidR="00AF6624" w:rsidRPr="00AF6624" w:rsidRDefault="00AF6624" w:rsidP="00AF6624">
            <w:pPr>
              <w:pStyle w:val="ListParagraph"/>
              <w:spacing w:line="480" w:lineRule="auto"/>
              <w:ind w:left="1588"/>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gt; 15 Tahun</w:t>
            </w:r>
          </w:p>
        </w:tc>
        <w:tc>
          <w:tcPr>
            <w:tcW w:w="4389" w:type="dxa"/>
          </w:tcPr>
          <w:p w14:paraId="716B438D" w14:textId="719B3ED0" w:rsidR="00AF6624" w:rsidRDefault="00AF6624" w:rsidP="00AF6624">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Efektif</w:t>
            </w:r>
          </w:p>
        </w:tc>
      </w:tr>
      <w:tr w:rsidR="00AF6624" w14:paraId="546B3746" w14:textId="77777777" w:rsidTr="00AF6624">
        <w:tc>
          <w:tcPr>
            <w:tcW w:w="4388" w:type="dxa"/>
          </w:tcPr>
          <w:p w14:paraId="52BFECA7" w14:textId="1F7549C1" w:rsidR="00AF6624" w:rsidRPr="00AF6624" w:rsidRDefault="00AF6624" w:rsidP="00AF6624">
            <w:pPr>
              <w:pStyle w:val="ListParagraph"/>
              <w:spacing w:line="480" w:lineRule="auto"/>
              <w:ind w:left="171"/>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gt; 30 Tahun</w:t>
            </w:r>
          </w:p>
        </w:tc>
        <w:tc>
          <w:tcPr>
            <w:tcW w:w="4389" w:type="dxa"/>
          </w:tcPr>
          <w:p w14:paraId="27E6983D" w14:textId="6BC59943" w:rsidR="00AF6624" w:rsidRDefault="00AF6624" w:rsidP="00AF6624">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angat Efektif</w:t>
            </w:r>
          </w:p>
        </w:tc>
      </w:tr>
    </w:tbl>
    <w:p w14:paraId="14E54AB6" w14:textId="77777777" w:rsidR="00AF6624" w:rsidRPr="00E9595A" w:rsidRDefault="00AF6624" w:rsidP="00E9595A">
      <w:pPr>
        <w:spacing w:after="0" w:line="480" w:lineRule="auto"/>
        <w:jc w:val="both"/>
        <w:rPr>
          <w:rFonts w:ascii="Times New Roman" w:eastAsiaTheme="minorEastAsia" w:hAnsi="Times New Roman" w:cs="Times New Roman"/>
          <w:sz w:val="24"/>
          <w:szCs w:val="24"/>
          <w:lang w:val="en-US"/>
        </w:rPr>
      </w:pPr>
    </w:p>
    <w:p w14:paraId="2EDC293A" w14:textId="355AB49A" w:rsidR="008D2A7E" w:rsidRDefault="00F75468" w:rsidP="00BB337F">
      <w:pPr>
        <w:pStyle w:val="ListParagraph"/>
        <w:numPr>
          <w:ilvl w:val="0"/>
          <w:numId w:val="36"/>
        </w:numPr>
        <w:spacing w:line="480" w:lineRule="auto"/>
        <w:rPr>
          <w:rFonts w:ascii="Times New Roman" w:eastAsiaTheme="minorEastAsia" w:hAnsi="Times New Roman" w:cs="Times New Roman"/>
          <w:sz w:val="24"/>
          <w:szCs w:val="24"/>
        </w:rPr>
      </w:pPr>
      <w:r w:rsidRPr="00F75468">
        <w:rPr>
          <w:rFonts w:ascii="Times New Roman" w:eastAsiaTheme="minorEastAsia" w:hAnsi="Times New Roman" w:cs="Times New Roman"/>
          <w:sz w:val="24"/>
          <w:szCs w:val="24"/>
          <w:lang w:val="en-US"/>
        </w:rPr>
        <w:t>Untuk batasan masalah ketig</w:t>
      </w:r>
      <w:r w:rsidR="000B76A0" w:rsidRPr="00F75468">
        <w:rPr>
          <w:rFonts w:ascii="Times New Roman" w:eastAsiaTheme="minorEastAsia" w:hAnsi="Times New Roman" w:cs="Times New Roman"/>
          <w:sz w:val="24"/>
          <w:szCs w:val="24"/>
          <w:lang w:val="en-US"/>
        </w:rPr>
        <w:t xml:space="preserve">a </w:t>
      </w:r>
      <w:r w:rsidRPr="00F75468">
        <w:rPr>
          <w:rFonts w:ascii="Times New Roman" w:hAnsi="Times New Roman" w:cs="Times New Roman"/>
          <w:sz w:val="24"/>
          <w:szCs w:val="24"/>
          <w:lang w:val="en-US"/>
        </w:rPr>
        <w:t>Apakah penggunanya (penginput data) dapat menggunakan sistem tersebut dengan efektif dan efisien?</w:t>
      </w:r>
      <w:r>
        <w:rPr>
          <w:rFonts w:ascii="Times New Roman" w:hAnsi="Times New Roman" w:cs="Times New Roman"/>
          <w:sz w:val="24"/>
          <w:szCs w:val="24"/>
          <w:lang w:val="en-US"/>
        </w:rPr>
        <w:t>”</w:t>
      </w:r>
      <w:r w:rsidR="000B76A0" w:rsidRPr="00F75468">
        <w:rPr>
          <w:rFonts w:ascii="Times New Roman" w:eastAsiaTheme="minorEastAsia" w:hAnsi="Times New Roman" w:cs="Times New Roman"/>
          <w:sz w:val="24"/>
          <w:szCs w:val="24"/>
          <w:lang w:val="en-US"/>
        </w:rPr>
        <w:t xml:space="preserve">, pengendalian aplikasi dalam penelitian ini dibatasi hanya pada </w:t>
      </w:r>
      <w:r w:rsidR="000B76A0" w:rsidRPr="00F75468">
        <w:rPr>
          <w:rFonts w:ascii="Times New Roman" w:eastAsiaTheme="minorEastAsia" w:hAnsi="Times New Roman" w:cs="Times New Roman"/>
          <w:i/>
          <w:sz w:val="24"/>
          <w:szCs w:val="24"/>
          <w:lang w:val="en-US"/>
        </w:rPr>
        <w:t>efisiensi</w:t>
      </w:r>
      <w:r w:rsidR="000B76A0" w:rsidRPr="00F75468">
        <w:rPr>
          <w:rFonts w:ascii="Times New Roman" w:eastAsiaTheme="minorEastAsia" w:hAnsi="Times New Roman" w:cs="Times New Roman"/>
          <w:sz w:val="24"/>
          <w:szCs w:val="24"/>
          <w:lang w:val="en-US"/>
        </w:rPr>
        <w:t xml:space="preserve">. Peneliti melakukan observasi lapangan dan dokumentasi mengenai pengendalian-pengendalian aplikasi terhadap pengolahan data elektronik </w:t>
      </w:r>
      <w:r>
        <w:rPr>
          <w:rFonts w:ascii="Times New Roman" w:eastAsiaTheme="minorEastAsia" w:hAnsi="Times New Roman" w:cs="Times New Roman"/>
          <w:sz w:val="24"/>
          <w:szCs w:val="24"/>
          <w:lang w:val="en-US"/>
        </w:rPr>
        <w:t xml:space="preserve">yang dilakukan oleh penggunanya (user interface) </w:t>
      </w:r>
      <w:r w:rsidR="000B76A0" w:rsidRPr="00F75468">
        <w:rPr>
          <w:rFonts w:ascii="Times New Roman" w:eastAsiaTheme="minorEastAsia" w:hAnsi="Times New Roman" w:cs="Times New Roman"/>
          <w:sz w:val="24"/>
          <w:szCs w:val="24"/>
          <w:lang w:val="en-US"/>
        </w:rPr>
        <w:t xml:space="preserve">dalam </w:t>
      </w:r>
      <w:r w:rsidR="008D2A7E">
        <w:rPr>
          <w:rFonts w:ascii="Times New Roman" w:eastAsiaTheme="minorEastAsia" w:hAnsi="Times New Roman" w:cs="Times New Roman"/>
          <w:sz w:val="24"/>
          <w:szCs w:val="24"/>
          <w:lang w:val="en-US"/>
        </w:rPr>
        <w:t>kegiatan operasional</w:t>
      </w:r>
      <w:r w:rsidR="000B76A0" w:rsidRPr="00F75468">
        <w:rPr>
          <w:rFonts w:ascii="Times New Roman" w:eastAsiaTheme="minorEastAsia" w:hAnsi="Times New Roman" w:cs="Times New Roman"/>
          <w:sz w:val="24"/>
          <w:szCs w:val="24"/>
          <w:lang w:val="en-US"/>
        </w:rPr>
        <w:t xml:space="preserve"> yang telah diterapkan oleh </w:t>
      </w:r>
      <w:r w:rsidR="00F424DC" w:rsidRPr="00F75468">
        <w:rPr>
          <w:rFonts w:ascii="Times New Roman" w:eastAsiaTheme="minorEastAsia" w:hAnsi="Times New Roman" w:cs="Times New Roman"/>
          <w:sz w:val="24"/>
          <w:szCs w:val="24"/>
          <w:lang w:val="en-US"/>
        </w:rPr>
        <w:t>KAP</w:t>
      </w:r>
      <w:r w:rsidR="000B76A0" w:rsidRPr="00F75468">
        <w:rPr>
          <w:rFonts w:ascii="Times New Roman" w:eastAsiaTheme="minorEastAsia" w:hAnsi="Times New Roman" w:cs="Times New Roman"/>
          <w:sz w:val="24"/>
          <w:szCs w:val="24"/>
          <w:lang w:val="en-US"/>
        </w:rPr>
        <w:t xml:space="preserve">. Kemudian peneliti </w:t>
      </w:r>
      <w:r w:rsidR="008D2A7E">
        <w:rPr>
          <w:rFonts w:ascii="Times New Roman" w:eastAsiaTheme="minorEastAsia" w:hAnsi="Times New Roman" w:cs="Times New Roman"/>
          <w:sz w:val="24"/>
          <w:szCs w:val="24"/>
          <w:lang w:val="en-US"/>
        </w:rPr>
        <w:t>melakukan tanya jawab</w:t>
      </w:r>
      <w:r w:rsidR="000B76A0" w:rsidRPr="00F75468">
        <w:rPr>
          <w:rFonts w:ascii="Times New Roman" w:eastAsiaTheme="minorEastAsia" w:hAnsi="Times New Roman" w:cs="Times New Roman"/>
          <w:sz w:val="24"/>
          <w:szCs w:val="24"/>
          <w:lang w:val="en-US"/>
        </w:rPr>
        <w:t xml:space="preserve"> yang ditujukan kepada bagian </w:t>
      </w:r>
      <w:r w:rsidR="008D2A7E">
        <w:rPr>
          <w:rFonts w:ascii="Times New Roman" w:eastAsiaTheme="minorEastAsia" w:hAnsi="Times New Roman" w:cs="Times New Roman"/>
          <w:i/>
          <w:sz w:val="24"/>
          <w:szCs w:val="24"/>
          <w:lang w:val="en-US"/>
        </w:rPr>
        <w:t xml:space="preserve">accounting </w:t>
      </w:r>
      <w:r w:rsidR="000B76A0" w:rsidRPr="00F75468">
        <w:rPr>
          <w:rFonts w:ascii="Times New Roman" w:eastAsiaTheme="minorEastAsia" w:hAnsi="Times New Roman" w:cs="Times New Roman"/>
          <w:sz w:val="24"/>
          <w:szCs w:val="24"/>
          <w:lang w:val="en-US"/>
        </w:rPr>
        <w:t xml:space="preserve">dan IT mengenai </w:t>
      </w:r>
      <w:r>
        <w:rPr>
          <w:rFonts w:ascii="Times New Roman" w:eastAsiaTheme="minorEastAsia" w:hAnsi="Times New Roman" w:cs="Times New Roman"/>
          <w:i/>
          <w:sz w:val="24"/>
          <w:szCs w:val="24"/>
          <w:lang w:val="en-US"/>
        </w:rPr>
        <w:t>efektifitas penggunaan sistem pada perusahaan jasa KAP Amachi Arifin Mardani &amp; Muliadi</w:t>
      </w:r>
      <w:r w:rsidR="000B76A0" w:rsidRPr="00F75468">
        <w:rPr>
          <w:rFonts w:ascii="Times New Roman" w:eastAsiaTheme="minorEastAsia" w:hAnsi="Times New Roman" w:cs="Times New Roman"/>
          <w:sz w:val="24"/>
          <w:szCs w:val="24"/>
          <w:lang w:val="en-US"/>
        </w:rPr>
        <w:t xml:space="preserve">. </w:t>
      </w:r>
    </w:p>
    <w:p w14:paraId="256DE1C8" w14:textId="77777777" w:rsidR="008D2A7E" w:rsidRPr="008D2A7E" w:rsidRDefault="008D2A7E" w:rsidP="008D2A7E"/>
    <w:p w14:paraId="360ECEE1" w14:textId="77777777" w:rsidR="008D2A7E" w:rsidRPr="008D2A7E" w:rsidRDefault="008D2A7E" w:rsidP="008D2A7E"/>
    <w:p w14:paraId="749A3DD5" w14:textId="77777777" w:rsidR="008D2A7E" w:rsidRPr="008D2A7E" w:rsidRDefault="008D2A7E" w:rsidP="008D2A7E"/>
    <w:p w14:paraId="150EE327" w14:textId="77777777" w:rsidR="008D2A7E" w:rsidRPr="008D2A7E" w:rsidRDefault="008D2A7E" w:rsidP="008D2A7E"/>
    <w:p w14:paraId="63E4E5EF" w14:textId="4C95EFE9" w:rsidR="008D2A7E" w:rsidRDefault="008D2A7E" w:rsidP="008D2A7E">
      <w:pPr>
        <w:tabs>
          <w:tab w:val="left" w:pos="3420"/>
        </w:tabs>
      </w:pPr>
    </w:p>
    <w:sectPr w:rsidR="008D2A7E" w:rsidSect="004806EF">
      <w:footerReference w:type="default" r:id="rId8"/>
      <w:pgSz w:w="11906" w:h="16838" w:code="9"/>
      <w:pgMar w:top="1418" w:right="1418" w:bottom="1418"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E122EF" w14:textId="77777777" w:rsidR="00CB6DF4" w:rsidRDefault="00CB6DF4" w:rsidP="00DB7C51">
      <w:pPr>
        <w:spacing w:after="0" w:line="240" w:lineRule="auto"/>
      </w:pPr>
      <w:r>
        <w:separator/>
      </w:r>
    </w:p>
  </w:endnote>
  <w:endnote w:type="continuationSeparator" w:id="0">
    <w:p w14:paraId="710D8984" w14:textId="77777777" w:rsidR="00CB6DF4" w:rsidRDefault="00CB6DF4" w:rsidP="00DB7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736302"/>
      <w:docPartObj>
        <w:docPartGallery w:val="Page Numbers (Bottom of Page)"/>
        <w:docPartUnique/>
      </w:docPartObj>
    </w:sdtPr>
    <w:sdtEndPr>
      <w:rPr>
        <w:noProof/>
      </w:rPr>
    </w:sdtEndPr>
    <w:sdtContent>
      <w:p w14:paraId="4EC4FA53" w14:textId="030D6770" w:rsidR="007F548F" w:rsidRDefault="007F548F">
        <w:pPr>
          <w:pStyle w:val="Footer"/>
          <w:jc w:val="center"/>
        </w:pPr>
        <w:r>
          <w:fldChar w:fldCharType="begin"/>
        </w:r>
        <w:r>
          <w:instrText xml:space="preserve"> PAGE   \* MERGEFORMAT </w:instrText>
        </w:r>
        <w:r>
          <w:fldChar w:fldCharType="separate"/>
        </w:r>
        <w:r w:rsidR="00D511B3">
          <w:rPr>
            <w:noProof/>
          </w:rPr>
          <w:t>1</w:t>
        </w:r>
        <w:r>
          <w:rPr>
            <w:noProof/>
          </w:rPr>
          <w:fldChar w:fldCharType="end"/>
        </w:r>
      </w:p>
    </w:sdtContent>
  </w:sdt>
  <w:p w14:paraId="4FB3B2D4" w14:textId="77777777" w:rsidR="007F548F" w:rsidRDefault="007F54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172A68" w14:textId="77777777" w:rsidR="00CB6DF4" w:rsidRDefault="00CB6DF4" w:rsidP="00DB7C51">
      <w:pPr>
        <w:spacing w:after="0" w:line="240" w:lineRule="auto"/>
      </w:pPr>
      <w:r>
        <w:separator/>
      </w:r>
    </w:p>
  </w:footnote>
  <w:footnote w:type="continuationSeparator" w:id="0">
    <w:p w14:paraId="6C32CF41" w14:textId="77777777" w:rsidR="00CB6DF4" w:rsidRDefault="00CB6DF4" w:rsidP="00DB7C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45D3F"/>
    <w:multiLevelType w:val="hybridMultilevel"/>
    <w:tmpl w:val="867EEF02"/>
    <w:lvl w:ilvl="0" w:tplc="E76CD474">
      <w:start w:val="1"/>
      <w:numFmt w:val="lowerLetter"/>
      <w:lvlText w:val="%1."/>
      <w:lvlJc w:val="left"/>
      <w:pPr>
        <w:ind w:left="2160" w:hanging="360"/>
      </w:pPr>
      <w:rPr>
        <w:rFonts w:ascii="Times New Roman" w:hAnsi="Times New Roman" w:cs="Times New Roman"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1BA58B1"/>
    <w:multiLevelType w:val="hybridMultilevel"/>
    <w:tmpl w:val="F9DC22D4"/>
    <w:lvl w:ilvl="0" w:tplc="624C830E">
      <w:start w:val="1"/>
      <w:numFmt w:val="lowerLetter"/>
      <w:lvlText w:val="%1."/>
      <w:lvlJc w:val="left"/>
      <w:pPr>
        <w:ind w:left="2160" w:hanging="360"/>
      </w:pPr>
      <w:rPr>
        <w:rFonts w:ascii="Times New Roman" w:hAnsi="Times New Roman" w:cs="Times New Roman" w:hint="default"/>
        <w:b/>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26D33ED"/>
    <w:multiLevelType w:val="hybridMultilevel"/>
    <w:tmpl w:val="84A04F7C"/>
    <w:lvl w:ilvl="0" w:tplc="CCB01056">
      <w:start w:val="1"/>
      <w:numFmt w:val="decimal"/>
      <w:lvlText w:val="%1."/>
      <w:lvlJc w:val="left"/>
      <w:pPr>
        <w:ind w:left="2880" w:hanging="360"/>
      </w:pPr>
      <w:rPr>
        <w:b/>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nsid w:val="04A6149D"/>
    <w:multiLevelType w:val="hybridMultilevel"/>
    <w:tmpl w:val="1A5A5968"/>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
    <w:nsid w:val="04F42803"/>
    <w:multiLevelType w:val="hybridMultilevel"/>
    <w:tmpl w:val="DF8E0CA2"/>
    <w:lvl w:ilvl="0" w:tplc="AAC48BAE">
      <w:start w:val="2"/>
      <w:numFmt w:val="decimal"/>
      <w:lvlText w:val="%1."/>
      <w:lvlJc w:val="left"/>
      <w:pPr>
        <w:ind w:left="3060" w:hanging="360"/>
      </w:pPr>
      <w:rPr>
        <w:rFonts w:hint="default"/>
        <w:b/>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5">
    <w:nsid w:val="05F366DE"/>
    <w:multiLevelType w:val="multilevel"/>
    <w:tmpl w:val="1F321C0E"/>
    <w:lvl w:ilvl="0">
      <w:start w:val="1"/>
      <w:numFmt w:val="upperRoman"/>
      <w:pStyle w:val="Heading1"/>
      <w:lvlText w:val="%1."/>
      <w:lvlJc w:val="left"/>
      <w:pPr>
        <w:ind w:left="0" w:firstLine="0"/>
      </w:pPr>
    </w:lvl>
    <w:lvl w:ilvl="1">
      <w:start w:val="1"/>
      <w:numFmt w:val="upperLetter"/>
      <w:pStyle w:val="Heading2"/>
      <w:lvlText w:val="%2."/>
      <w:lvlJc w:val="left"/>
      <w:pPr>
        <w:ind w:left="720" w:firstLine="0"/>
      </w:pPr>
      <w:rPr>
        <w:sz w:val="24"/>
      </w:rPr>
    </w:lvl>
    <w:lvl w:ilvl="2">
      <w:start w:val="1"/>
      <w:numFmt w:val="decimal"/>
      <w:pStyle w:val="Heading3"/>
      <w:lvlText w:val="%3."/>
      <w:lvlJc w:val="left"/>
      <w:pPr>
        <w:ind w:left="1440" w:firstLine="0"/>
      </w:pPr>
      <w:rPr>
        <w:rFonts w:ascii="Times New Roman" w:hAnsi="Times New Roman" w:cs="Times New Roman" w:hint="default"/>
        <w:b/>
        <w:color w:val="auto"/>
        <w:sz w:val="24"/>
      </w:rPr>
    </w:lvl>
    <w:lvl w:ilvl="3">
      <w:start w:val="1"/>
      <w:numFmt w:val="lowerLetter"/>
      <w:pStyle w:val="Heading4"/>
      <w:lvlText w:val="%4)"/>
      <w:lvlJc w:val="left"/>
      <w:pPr>
        <w:ind w:left="2160" w:firstLine="0"/>
      </w:pPr>
      <w:rPr>
        <w:rFonts w:ascii="Times New Roman" w:hAnsi="Times New Roman" w:cs="Times New Roman" w:hint="default"/>
        <w:i w:val="0"/>
        <w:color w:val="auto"/>
        <w:sz w:val="24"/>
      </w:r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6">
    <w:nsid w:val="05FE108D"/>
    <w:multiLevelType w:val="hybridMultilevel"/>
    <w:tmpl w:val="793EA4DA"/>
    <w:lvl w:ilvl="0" w:tplc="C56AEF0A">
      <w:start w:val="1"/>
      <w:numFmt w:val="lowerLetter"/>
      <w:lvlText w:val="%1."/>
      <w:lvlJc w:val="left"/>
      <w:pPr>
        <w:ind w:left="2160" w:hanging="360"/>
      </w:pPr>
      <w:rPr>
        <w:rFonts w:ascii="Times New Roman" w:hAnsi="Times New Roman" w:cs="Times New Roman" w:hint="default"/>
        <w:b/>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06E5390D"/>
    <w:multiLevelType w:val="hybridMultilevel"/>
    <w:tmpl w:val="37D8C09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3C6F99"/>
    <w:multiLevelType w:val="hybridMultilevel"/>
    <w:tmpl w:val="3D9AA6C2"/>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9">
    <w:nsid w:val="0AE63EC1"/>
    <w:multiLevelType w:val="hybridMultilevel"/>
    <w:tmpl w:val="CDD03850"/>
    <w:lvl w:ilvl="0" w:tplc="D214F354">
      <w:start w:val="2"/>
      <w:numFmt w:val="lowerLetter"/>
      <w:lvlText w:val="%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80512D"/>
    <w:multiLevelType w:val="hybridMultilevel"/>
    <w:tmpl w:val="4874EF7E"/>
    <w:lvl w:ilvl="0" w:tplc="0421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42D42A06">
      <w:start w:val="1"/>
      <w:numFmt w:val="lowerLetter"/>
      <w:lvlText w:val="%5."/>
      <w:lvlJc w:val="left"/>
      <w:pPr>
        <w:ind w:left="4680" w:hanging="360"/>
      </w:pPr>
      <w:rPr>
        <w:rFonts w:ascii="Times New Roman" w:hAnsi="Times New Roman" w:cs="Times New Roman" w:hint="default"/>
        <w:sz w:val="24"/>
      </w:r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1">
    <w:nsid w:val="0F8526D7"/>
    <w:multiLevelType w:val="hybridMultilevel"/>
    <w:tmpl w:val="824280D0"/>
    <w:lvl w:ilvl="0" w:tplc="36C6A83C">
      <w:start w:val="1"/>
      <w:numFmt w:val="lowerLetter"/>
      <w:lvlText w:val="%1."/>
      <w:lvlJc w:val="left"/>
      <w:pPr>
        <w:ind w:left="2160" w:hanging="360"/>
      </w:pPr>
      <w:rPr>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0FB241E7"/>
    <w:multiLevelType w:val="hybridMultilevel"/>
    <w:tmpl w:val="54C20D86"/>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3">
    <w:nsid w:val="0FCE02BC"/>
    <w:multiLevelType w:val="hybridMultilevel"/>
    <w:tmpl w:val="30244AD8"/>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4">
    <w:nsid w:val="11C607B3"/>
    <w:multiLevelType w:val="hybridMultilevel"/>
    <w:tmpl w:val="DE0E7D2A"/>
    <w:lvl w:ilvl="0" w:tplc="43E87016">
      <w:start w:val="1"/>
      <w:numFmt w:val="decimal"/>
      <w:lvlText w:val="%1)"/>
      <w:lvlJc w:val="left"/>
      <w:pPr>
        <w:ind w:left="0" w:hanging="360"/>
      </w:pPr>
      <w:rPr>
        <w:rFonts w:ascii="Times New Roman" w:hAnsi="Times New Roman" w:cs="Times New Roman" w:hint="default"/>
        <w:b/>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nsid w:val="141B0F9B"/>
    <w:multiLevelType w:val="hybridMultilevel"/>
    <w:tmpl w:val="782A5E3A"/>
    <w:lvl w:ilvl="0" w:tplc="C3E47838">
      <w:start w:val="3"/>
      <w:numFmt w:val="decimal"/>
      <w:lvlText w:val="%1."/>
      <w:lvlJc w:val="left"/>
      <w:pPr>
        <w:ind w:left="288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14C213BA"/>
    <w:multiLevelType w:val="hybridMultilevel"/>
    <w:tmpl w:val="2914634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91525B"/>
    <w:multiLevelType w:val="hybridMultilevel"/>
    <w:tmpl w:val="87148D8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nsid w:val="1B4553B5"/>
    <w:multiLevelType w:val="hybridMultilevel"/>
    <w:tmpl w:val="34E478E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1B816769"/>
    <w:multiLevelType w:val="hybridMultilevel"/>
    <w:tmpl w:val="9FDC616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1C7C791D"/>
    <w:multiLevelType w:val="hybridMultilevel"/>
    <w:tmpl w:val="42EA9654"/>
    <w:lvl w:ilvl="0" w:tplc="0B7856E6">
      <w:start w:val="4"/>
      <w:numFmt w:val="decimal"/>
      <w:lvlText w:val="%1)"/>
      <w:lvlJc w:val="left"/>
      <w:pPr>
        <w:ind w:left="21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D587FC3"/>
    <w:multiLevelType w:val="hybridMultilevel"/>
    <w:tmpl w:val="6ADCF180"/>
    <w:lvl w:ilvl="0" w:tplc="0409000F">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2">
    <w:nsid w:val="1E5E315B"/>
    <w:multiLevelType w:val="hybridMultilevel"/>
    <w:tmpl w:val="C9E283FC"/>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3">
    <w:nsid w:val="240D4703"/>
    <w:multiLevelType w:val="hybridMultilevel"/>
    <w:tmpl w:val="026054B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4700C83"/>
    <w:multiLevelType w:val="hybridMultilevel"/>
    <w:tmpl w:val="6122B70C"/>
    <w:lvl w:ilvl="0" w:tplc="107A5D3C">
      <w:start w:val="5"/>
      <w:numFmt w:val="decimal"/>
      <w:lvlText w:val="%1."/>
      <w:lvlJc w:val="left"/>
      <w:pPr>
        <w:ind w:left="171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D110F0"/>
    <w:multiLevelType w:val="hybridMultilevel"/>
    <w:tmpl w:val="E58A6ACE"/>
    <w:lvl w:ilvl="0" w:tplc="77E64EFE">
      <w:start w:val="2"/>
      <w:numFmt w:val="decimal"/>
      <w:lvlText w:val="%1."/>
      <w:lvlJc w:val="left"/>
      <w:pPr>
        <w:ind w:left="1710" w:hanging="360"/>
      </w:pPr>
      <w:rPr>
        <w:rFonts w:hint="default"/>
        <w:b/>
      </w:rPr>
    </w:lvl>
    <w:lvl w:ilvl="1" w:tplc="653039AC">
      <w:start w:val="1"/>
      <w:numFmt w:val="lowerLetter"/>
      <w:lvlText w:val="%2."/>
      <w:lvlJc w:val="left"/>
      <w:pPr>
        <w:ind w:left="2430" w:hanging="360"/>
      </w:pPr>
      <w:rPr>
        <w:b/>
      </w:r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6">
    <w:nsid w:val="27983036"/>
    <w:multiLevelType w:val="hybridMultilevel"/>
    <w:tmpl w:val="07083682"/>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nsid w:val="28DD6135"/>
    <w:multiLevelType w:val="hybridMultilevel"/>
    <w:tmpl w:val="C57A8530"/>
    <w:lvl w:ilvl="0" w:tplc="F752983E">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29055E6C"/>
    <w:multiLevelType w:val="hybridMultilevel"/>
    <w:tmpl w:val="3356D17C"/>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9">
    <w:nsid w:val="2A193B05"/>
    <w:multiLevelType w:val="hybridMultilevel"/>
    <w:tmpl w:val="CBFE842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nsid w:val="2A1C36A8"/>
    <w:multiLevelType w:val="hybridMultilevel"/>
    <w:tmpl w:val="2F321118"/>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31">
    <w:nsid w:val="2BA044BD"/>
    <w:multiLevelType w:val="hybridMultilevel"/>
    <w:tmpl w:val="662622CE"/>
    <w:lvl w:ilvl="0" w:tplc="BCB4FD64">
      <w:start w:val="4"/>
      <w:numFmt w:val="decimal"/>
      <w:lvlText w:val="%1."/>
      <w:lvlJc w:val="left"/>
      <w:pPr>
        <w:ind w:left="2790" w:hanging="360"/>
      </w:pPr>
      <w:rPr>
        <w:rFonts w:hint="default"/>
        <w:b/>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32">
    <w:nsid w:val="30AD2841"/>
    <w:multiLevelType w:val="hybridMultilevel"/>
    <w:tmpl w:val="5D0AD7C4"/>
    <w:lvl w:ilvl="0" w:tplc="010A1AB8">
      <w:start w:val="3"/>
      <w:numFmt w:val="lowerLetter"/>
      <w:lvlText w:val="%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13F6C38"/>
    <w:multiLevelType w:val="hybridMultilevel"/>
    <w:tmpl w:val="053ADC36"/>
    <w:lvl w:ilvl="0" w:tplc="B3BA5E04">
      <w:start w:val="3"/>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1A000AE"/>
    <w:multiLevelType w:val="hybridMultilevel"/>
    <w:tmpl w:val="8E3ABC4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nsid w:val="33C13516"/>
    <w:multiLevelType w:val="hybridMultilevel"/>
    <w:tmpl w:val="BBCE84F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nsid w:val="344A3101"/>
    <w:multiLevelType w:val="hybridMultilevel"/>
    <w:tmpl w:val="776AC11E"/>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7">
    <w:nsid w:val="371F56D0"/>
    <w:multiLevelType w:val="hybridMultilevel"/>
    <w:tmpl w:val="06543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8083813"/>
    <w:multiLevelType w:val="hybridMultilevel"/>
    <w:tmpl w:val="91C6F660"/>
    <w:lvl w:ilvl="0" w:tplc="41E45148">
      <w:start w:val="3"/>
      <w:numFmt w:val="lowerLetter"/>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39301DA1"/>
    <w:multiLevelType w:val="hybridMultilevel"/>
    <w:tmpl w:val="49966394"/>
    <w:lvl w:ilvl="0" w:tplc="04090011">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0">
    <w:nsid w:val="3A202722"/>
    <w:multiLevelType w:val="hybridMultilevel"/>
    <w:tmpl w:val="04129F90"/>
    <w:lvl w:ilvl="0" w:tplc="C51C4940">
      <w:start w:val="3"/>
      <w:numFmt w:val="decimal"/>
      <w:lvlText w:val="%1)"/>
      <w:lvlJc w:val="left"/>
      <w:pPr>
        <w:ind w:left="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A772F4E"/>
    <w:multiLevelType w:val="hybridMultilevel"/>
    <w:tmpl w:val="F9B6804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3B0748FF"/>
    <w:multiLevelType w:val="hybridMultilevel"/>
    <w:tmpl w:val="3C3E82EC"/>
    <w:lvl w:ilvl="0" w:tplc="FC747C36">
      <w:start w:val="1"/>
      <w:numFmt w:val="lowerLetter"/>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3C287B9C"/>
    <w:multiLevelType w:val="hybridMultilevel"/>
    <w:tmpl w:val="D0DE75B6"/>
    <w:lvl w:ilvl="0" w:tplc="D8B41F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3D5A6518"/>
    <w:multiLevelType w:val="hybridMultilevel"/>
    <w:tmpl w:val="BBCE84F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3E8654DC"/>
    <w:multiLevelType w:val="hybridMultilevel"/>
    <w:tmpl w:val="C76285F8"/>
    <w:lvl w:ilvl="0" w:tplc="F668A724">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40F11BCB"/>
    <w:multiLevelType w:val="hybridMultilevel"/>
    <w:tmpl w:val="DD7C871E"/>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7">
    <w:nsid w:val="436417C3"/>
    <w:multiLevelType w:val="hybridMultilevel"/>
    <w:tmpl w:val="7C0AF0BC"/>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48">
    <w:nsid w:val="44523EA2"/>
    <w:multiLevelType w:val="multilevel"/>
    <w:tmpl w:val="4040302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9">
    <w:nsid w:val="44B05EB4"/>
    <w:multiLevelType w:val="hybridMultilevel"/>
    <w:tmpl w:val="7B6C6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46062338"/>
    <w:multiLevelType w:val="hybridMultilevel"/>
    <w:tmpl w:val="2E5286C2"/>
    <w:lvl w:ilvl="0" w:tplc="F5F6662C">
      <w:start w:val="1"/>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6877A2D"/>
    <w:multiLevelType w:val="hybridMultilevel"/>
    <w:tmpl w:val="A3E282B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2">
    <w:nsid w:val="471F423D"/>
    <w:multiLevelType w:val="hybridMultilevel"/>
    <w:tmpl w:val="D2D23F30"/>
    <w:lvl w:ilvl="0" w:tplc="88408274">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4A3D449D"/>
    <w:multiLevelType w:val="hybridMultilevel"/>
    <w:tmpl w:val="40B6F85A"/>
    <w:lvl w:ilvl="0" w:tplc="4B427238">
      <w:start w:val="3"/>
      <w:numFmt w:val="lowerLetter"/>
      <w:lvlText w:val="%1."/>
      <w:lvlJc w:val="left"/>
      <w:pPr>
        <w:ind w:left="1080" w:hanging="360"/>
      </w:pPr>
      <w:rPr>
        <w:rFonts w:ascii="Times New Roman" w:hAnsi="Times New Roman" w:cs="Times New Roman" w:hint="default"/>
        <w:b/>
        <w:sz w:val="24"/>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54">
    <w:nsid w:val="4ADF044D"/>
    <w:multiLevelType w:val="hybridMultilevel"/>
    <w:tmpl w:val="3C085514"/>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5">
    <w:nsid w:val="4B1E1562"/>
    <w:multiLevelType w:val="hybridMultilevel"/>
    <w:tmpl w:val="027A735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nsid w:val="4B87444B"/>
    <w:multiLevelType w:val="hybridMultilevel"/>
    <w:tmpl w:val="5A9697F8"/>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7">
    <w:nsid w:val="4B967402"/>
    <w:multiLevelType w:val="hybridMultilevel"/>
    <w:tmpl w:val="F24A8B62"/>
    <w:lvl w:ilvl="0" w:tplc="04090011">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8">
    <w:nsid w:val="4C646548"/>
    <w:multiLevelType w:val="hybridMultilevel"/>
    <w:tmpl w:val="9C54E8A2"/>
    <w:lvl w:ilvl="0" w:tplc="FB188E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4C9D6770"/>
    <w:multiLevelType w:val="hybridMultilevel"/>
    <w:tmpl w:val="FA844E20"/>
    <w:lvl w:ilvl="0" w:tplc="A6BE45F0">
      <w:start w:val="3"/>
      <w:numFmt w:val="lowerLetter"/>
      <w:lvlText w:val="%1."/>
      <w:lvlJc w:val="left"/>
      <w:pPr>
        <w:ind w:left="21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D475533"/>
    <w:multiLevelType w:val="hybridMultilevel"/>
    <w:tmpl w:val="B41AFFD4"/>
    <w:lvl w:ilvl="0" w:tplc="04090019">
      <w:start w:val="1"/>
      <w:numFmt w:val="lowerLetter"/>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61">
    <w:nsid w:val="52EE3B31"/>
    <w:multiLevelType w:val="hybridMultilevel"/>
    <w:tmpl w:val="301267F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53E54162"/>
    <w:multiLevelType w:val="hybridMultilevel"/>
    <w:tmpl w:val="EC1CAF0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3">
    <w:nsid w:val="547A213C"/>
    <w:multiLevelType w:val="hybridMultilevel"/>
    <w:tmpl w:val="8C3ED16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nsid w:val="572A3BE0"/>
    <w:multiLevelType w:val="hybridMultilevel"/>
    <w:tmpl w:val="B5FAA4A4"/>
    <w:lvl w:ilvl="0" w:tplc="04090011">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65">
    <w:nsid w:val="5BCE2D2C"/>
    <w:multiLevelType w:val="hybridMultilevel"/>
    <w:tmpl w:val="A76A15A6"/>
    <w:lvl w:ilvl="0" w:tplc="0E5881B8">
      <w:start w:val="1"/>
      <w:numFmt w:val="decimal"/>
      <w:lvlText w:val="%1)"/>
      <w:lvlJc w:val="left"/>
      <w:pPr>
        <w:ind w:left="2520" w:hanging="360"/>
      </w:pPr>
      <w:rPr>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6">
    <w:nsid w:val="5CC83C8E"/>
    <w:multiLevelType w:val="hybridMultilevel"/>
    <w:tmpl w:val="582AD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E0D7491"/>
    <w:multiLevelType w:val="hybridMultilevel"/>
    <w:tmpl w:val="9A449B4E"/>
    <w:lvl w:ilvl="0" w:tplc="7BF4DDA4">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nsid w:val="5FEE6CEB"/>
    <w:multiLevelType w:val="hybridMultilevel"/>
    <w:tmpl w:val="60B80DA6"/>
    <w:lvl w:ilvl="0" w:tplc="FF52A5B6">
      <w:start w:val="1"/>
      <w:numFmt w:val="decimal"/>
      <w:lvlText w:val="%1."/>
      <w:lvlJc w:val="left"/>
      <w:pPr>
        <w:ind w:left="1170" w:hanging="360"/>
      </w:pPr>
      <w:rPr>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9">
    <w:nsid w:val="61E85610"/>
    <w:multiLevelType w:val="hybridMultilevel"/>
    <w:tmpl w:val="D45690A4"/>
    <w:lvl w:ilvl="0" w:tplc="04090011">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0">
    <w:nsid w:val="6422331A"/>
    <w:multiLevelType w:val="hybridMultilevel"/>
    <w:tmpl w:val="1DD00AA6"/>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1">
    <w:nsid w:val="664A6195"/>
    <w:multiLevelType w:val="hybridMultilevel"/>
    <w:tmpl w:val="D0DC22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82B0F31"/>
    <w:multiLevelType w:val="hybridMultilevel"/>
    <w:tmpl w:val="2914634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686D79A6"/>
    <w:multiLevelType w:val="hybridMultilevel"/>
    <w:tmpl w:val="F98C27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93F6EB6"/>
    <w:multiLevelType w:val="hybridMultilevel"/>
    <w:tmpl w:val="BD76F068"/>
    <w:lvl w:ilvl="0" w:tplc="78EC793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ABA403B"/>
    <w:multiLevelType w:val="hybridMultilevel"/>
    <w:tmpl w:val="9D6A7364"/>
    <w:lvl w:ilvl="0" w:tplc="00A29920">
      <w:start w:val="4"/>
      <w:numFmt w:val="decimal"/>
      <w:lvlText w:val="%1)"/>
      <w:lvlJc w:val="left"/>
      <w:pPr>
        <w:ind w:left="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B346541"/>
    <w:multiLevelType w:val="hybridMultilevel"/>
    <w:tmpl w:val="93E069BA"/>
    <w:lvl w:ilvl="0" w:tplc="625CE7E2">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nsid w:val="6C3157AB"/>
    <w:multiLevelType w:val="hybridMultilevel"/>
    <w:tmpl w:val="E2D48DDC"/>
    <w:lvl w:ilvl="0" w:tplc="C5246E6E">
      <w:start w:val="1"/>
      <w:numFmt w:val="decimal"/>
      <w:lvlText w:val="%1)"/>
      <w:lvlJc w:val="left"/>
      <w:pPr>
        <w:ind w:left="0" w:hanging="360"/>
      </w:pPr>
      <w:rPr>
        <w:rFonts w:ascii="Times New Roman" w:hAnsi="Times New Roman" w:cs="Times New Roman" w:hint="default"/>
        <w:sz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8">
    <w:nsid w:val="6E451E9A"/>
    <w:multiLevelType w:val="hybridMultilevel"/>
    <w:tmpl w:val="00AC05D2"/>
    <w:lvl w:ilvl="0" w:tplc="888CDE6A">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9">
    <w:nsid w:val="6E4C39AC"/>
    <w:multiLevelType w:val="hybridMultilevel"/>
    <w:tmpl w:val="A678E53A"/>
    <w:lvl w:ilvl="0" w:tplc="7BDAEB40">
      <w:start w:val="1"/>
      <w:numFmt w:val="upperLetter"/>
      <w:lvlText w:val="%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EAB58A4"/>
    <w:multiLevelType w:val="hybridMultilevel"/>
    <w:tmpl w:val="5DDC2CF0"/>
    <w:lvl w:ilvl="0" w:tplc="5EF2F17E">
      <w:start w:val="2"/>
      <w:numFmt w:val="upperLetter"/>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EB30B00"/>
    <w:multiLevelType w:val="hybridMultilevel"/>
    <w:tmpl w:val="BFD03B8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2">
    <w:nsid w:val="705E282D"/>
    <w:multiLevelType w:val="hybridMultilevel"/>
    <w:tmpl w:val="301267F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nsid w:val="70B17B07"/>
    <w:multiLevelType w:val="hybridMultilevel"/>
    <w:tmpl w:val="473C2440"/>
    <w:lvl w:ilvl="0" w:tplc="646E56B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4">
    <w:nsid w:val="76D93603"/>
    <w:multiLevelType w:val="hybridMultilevel"/>
    <w:tmpl w:val="D45690A4"/>
    <w:lvl w:ilvl="0" w:tplc="04090011">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5">
    <w:nsid w:val="76FE3687"/>
    <w:multiLevelType w:val="hybridMultilevel"/>
    <w:tmpl w:val="796A66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79F46681"/>
    <w:multiLevelType w:val="hybridMultilevel"/>
    <w:tmpl w:val="67348D7E"/>
    <w:lvl w:ilvl="0" w:tplc="95AA009C">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BA133A0"/>
    <w:multiLevelType w:val="hybridMultilevel"/>
    <w:tmpl w:val="3460A568"/>
    <w:lvl w:ilvl="0" w:tplc="04090011">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8">
    <w:nsid w:val="7BD4485D"/>
    <w:multiLevelType w:val="hybridMultilevel"/>
    <w:tmpl w:val="628AACE6"/>
    <w:lvl w:ilvl="0" w:tplc="0CE8691C">
      <w:start w:val="1"/>
      <w:numFmt w:val="lowerLetter"/>
      <w:lvlText w:val="%1."/>
      <w:lvlJc w:val="left"/>
      <w:pPr>
        <w:ind w:left="2160" w:hanging="360"/>
      </w:pPr>
      <w:rPr>
        <w:rFonts w:ascii="Times New Roman" w:hAnsi="Times New Roman" w:cs="Times New Roman"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9">
    <w:nsid w:val="7BFD78DE"/>
    <w:multiLevelType w:val="hybridMultilevel"/>
    <w:tmpl w:val="D27A4352"/>
    <w:lvl w:ilvl="0" w:tplc="35F67848">
      <w:start w:val="2"/>
      <w:numFmt w:val="decimal"/>
      <w:lvlText w:val="%1)"/>
      <w:lvlJc w:val="left"/>
      <w:pPr>
        <w:ind w:left="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7C7F5D7E"/>
    <w:multiLevelType w:val="hybridMultilevel"/>
    <w:tmpl w:val="01BA99AC"/>
    <w:lvl w:ilvl="0" w:tplc="1E4C9588">
      <w:start w:val="3"/>
      <w:numFmt w:val="upperLetter"/>
      <w:lvlText w:val="%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CDD76A0"/>
    <w:multiLevelType w:val="hybridMultilevel"/>
    <w:tmpl w:val="3D9AA6C2"/>
    <w:lvl w:ilvl="0" w:tplc="04090011">
      <w:start w:val="1"/>
      <w:numFmt w:val="decimal"/>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92">
    <w:nsid w:val="7F9B2CD7"/>
    <w:multiLevelType w:val="hybridMultilevel"/>
    <w:tmpl w:val="4F8AF23C"/>
    <w:lvl w:ilvl="0" w:tplc="7550F782">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73"/>
  </w:num>
  <w:num w:numId="2">
    <w:abstractNumId w:val="71"/>
  </w:num>
  <w:num w:numId="3">
    <w:abstractNumId w:val="5"/>
  </w:num>
  <w:num w:numId="4">
    <w:abstractNumId w:val="79"/>
  </w:num>
  <w:num w:numId="5">
    <w:abstractNumId w:val="83"/>
  </w:num>
  <w:num w:numId="6">
    <w:abstractNumId w:val="48"/>
  </w:num>
  <w:num w:numId="7">
    <w:abstractNumId w:val="42"/>
  </w:num>
  <w:num w:numId="8">
    <w:abstractNumId w:val="62"/>
  </w:num>
  <w:num w:numId="9">
    <w:abstractNumId w:val="84"/>
  </w:num>
  <w:num w:numId="10">
    <w:abstractNumId w:val="50"/>
  </w:num>
  <w:num w:numId="11">
    <w:abstractNumId w:val="41"/>
  </w:num>
  <w:num w:numId="12">
    <w:abstractNumId w:val="85"/>
  </w:num>
  <w:num w:numId="13">
    <w:abstractNumId w:val="63"/>
  </w:num>
  <w:num w:numId="14">
    <w:abstractNumId w:val="46"/>
  </w:num>
  <w:num w:numId="15">
    <w:abstractNumId w:val="70"/>
  </w:num>
  <w:num w:numId="16">
    <w:abstractNumId w:val="44"/>
  </w:num>
  <w:num w:numId="17">
    <w:abstractNumId w:val="2"/>
  </w:num>
  <w:num w:numId="18">
    <w:abstractNumId w:val="35"/>
  </w:num>
  <w:num w:numId="19">
    <w:abstractNumId w:val="1"/>
  </w:num>
  <w:num w:numId="20">
    <w:abstractNumId w:val="77"/>
  </w:num>
  <w:num w:numId="21">
    <w:abstractNumId w:val="53"/>
  </w:num>
  <w:num w:numId="22">
    <w:abstractNumId w:val="14"/>
  </w:num>
  <w:num w:numId="23">
    <w:abstractNumId w:val="0"/>
  </w:num>
  <w:num w:numId="24">
    <w:abstractNumId w:val="89"/>
  </w:num>
  <w:num w:numId="25">
    <w:abstractNumId w:val="40"/>
  </w:num>
  <w:num w:numId="26">
    <w:abstractNumId w:val="75"/>
  </w:num>
  <w:num w:numId="27">
    <w:abstractNumId w:val="11"/>
  </w:num>
  <w:num w:numId="28">
    <w:abstractNumId w:val="9"/>
  </w:num>
  <w:num w:numId="29">
    <w:abstractNumId w:val="87"/>
  </w:num>
  <w:num w:numId="30">
    <w:abstractNumId w:val="32"/>
  </w:num>
  <w:num w:numId="31">
    <w:abstractNumId w:val="39"/>
  </w:num>
  <w:num w:numId="32">
    <w:abstractNumId w:val="45"/>
  </w:num>
  <w:num w:numId="33">
    <w:abstractNumId w:val="59"/>
  </w:num>
  <w:num w:numId="34">
    <w:abstractNumId w:val="80"/>
  </w:num>
  <w:num w:numId="35">
    <w:abstractNumId w:val="7"/>
  </w:num>
  <w:num w:numId="36">
    <w:abstractNumId w:val="72"/>
  </w:num>
  <w:num w:numId="37">
    <w:abstractNumId w:val="58"/>
  </w:num>
  <w:num w:numId="38">
    <w:abstractNumId w:val="81"/>
  </w:num>
  <w:num w:numId="39">
    <w:abstractNumId w:val="64"/>
  </w:num>
  <w:num w:numId="40">
    <w:abstractNumId w:val="91"/>
  </w:num>
  <w:num w:numId="41">
    <w:abstractNumId w:val="13"/>
  </w:num>
  <w:num w:numId="42">
    <w:abstractNumId w:val="29"/>
  </w:num>
  <w:num w:numId="43">
    <w:abstractNumId w:val="34"/>
  </w:num>
  <w:num w:numId="44">
    <w:abstractNumId w:val="22"/>
  </w:num>
  <w:num w:numId="45">
    <w:abstractNumId w:val="19"/>
  </w:num>
  <w:num w:numId="46">
    <w:abstractNumId w:val="8"/>
  </w:num>
  <w:num w:numId="47">
    <w:abstractNumId w:val="47"/>
  </w:num>
  <w:num w:numId="48">
    <w:abstractNumId w:val="28"/>
  </w:num>
  <w:num w:numId="49">
    <w:abstractNumId w:val="30"/>
  </w:num>
  <w:num w:numId="50">
    <w:abstractNumId w:val="69"/>
  </w:num>
  <w:num w:numId="51">
    <w:abstractNumId w:val="33"/>
  </w:num>
  <w:num w:numId="52">
    <w:abstractNumId w:val="6"/>
  </w:num>
  <w:num w:numId="53">
    <w:abstractNumId w:val="36"/>
  </w:num>
  <w:num w:numId="54">
    <w:abstractNumId w:val="3"/>
  </w:num>
  <w:num w:numId="55">
    <w:abstractNumId w:val="88"/>
  </w:num>
  <w:num w:numId="56">
    <w:abstractNumId w:val="38"/>
  </w:num>
  <w:num w:numId="57">
    <w:abstractNumId w:val="74"/>
  </w:num>
  <w:num w:numId="58">
    <w:abstractNumId w:val="25"/>
  </w:num>
  <w:num w:numId="5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2"/>
  </w:num>
  <w:num w:numId="61">
    <w:abstractNumId w:val="52"/>
  </w:num>
  <w:num w:numId="62">
    <w:abstractNumId w:val="92"/>
  </w:num>
  <w:num w:numId="63">
    <w:abstractNumId w:val="27"/>
  </w:num>
  <w:num w:numId="64">
    <w:abstractNumId w:val="20"/>
  </w:num>
  <w:num w:numId="65">
    <w:abstractNumId w:val="78"/>
  </w:num>
  <w:num w:numId="66">
    <w:abstractNumId w:val="23"/>
  </w:num>
  <w:num w:numId="67">
    <w:abstractNumId w:val="31"/>
  </w:num>
  <w:num w:numId="68">
    <w:abstractNumId w:val="49"/>
  </w:num>
  <w:num w:numId="69">
    <w:abstractNumId w:val="68"/>
  </w:num>
  <w:num w:numId="70">
    <w:abstractNumId w:val="57"/>
  </w:num>
  <w:num w:numId="71">
    <w:abstractNumId w:val="56"/>
  </w:num>
  <w:num w:numId="72">
    <w:abstractNumId w:val="4"/>
  </w:num>
  <w:num w:numId="73">
    <w:abstractNumId w:val="65"/>
  </w:num>
  <w:num w:numId="74">
    <w:abstractNumId w:val="76"/>
  </w:num>
  <w:num w:numId="75">
    <w:abstractNumId w:val="67"/>
  </w:num>
  <w:num w:numId="76">
    <w:abstractNumId w:val="55"/>
  </w:num>
  <w:num w:numId="77">
    <w:abstractNumId w:val="43"/>
  </w:num>
  <w:num w:numId="78">
    <w:abstractNumId w:val="26"/>
  </w:num>
  <w:num w:numId="79">
    <w:abstractNumId w:val="24"/>
  </w:num>
  <w:num w:numId="80">
    <w:abstractNumId w:val="54"/>
  </w:num>
  <w:num w:numId="8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15"/>
  </w:num>
  <w:num w:numId="84">
    <w:abstractNumId w:val="90"/>
  </w:num>
  <w:num w:numId="85">
    <w:abstractNumId w:val="60"/>
  </w:num>
  <w:num w:numId="86">
    <w:abstractNumId w:val="37"/>
  </w:num>
  <w:num w:numId="87">
    <w:abstractNumId w:val="86"/>
  </w:num>
  <w:num w:numId="88">
    <w:abstractNumId w:val="21"/>
  </w:num>
  <w:num w:numId="89">
    <w:abstractNumId w:val="66"/>
  </w:num>
  <w:num w:numId="90">
    <w:abstractNumId w:val="61"/>
  </w:num>
  <w:num w:numId="91">
    <w:abstractNumId w:val="82"/>
  </w:num>
  <w:num w:numId="92">
    <w:abstractNumId w:val="51"/>
  </w:num>
  <w:num w:numId="93">
    <w:abstractNumId w:val="17"/>
  </w:num>
  <w:num w:numId="94">
    <w:abstractNumId w:val="18"/>
  </w:num>
  <w:num w:numId="95">
    <w:abstractNumId w:val="16"/>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77CD"/>
    <w:rsid w:val="00000796"/>
    <w:rsid w:val="00010EB1"/>
    <w:rsid w:val="0001557C"/>
    <w:rsid w:val="000211E6"/>
    <w:rsid w:val="00021CBE"/>
    <w:rsid w:val="0002398D"/>
    <w:rsid w:val="00025094"/>
    <w:rsid w:val="000259EF"/>
    <w:rsid w:val="00026909"/>
    <w:rsid w:val="00027C0B"/>
    <w:rsid w:val="00041EA1"/>
    <w:rsid w:val="00042511"/>
    <w:rsid w:val="000507F7"/>
    <w:rsid w:val="00050A28"/>
    <w:rsid w:val="00051866"/>
    <w:rsid w:val="0006033F"/>
    <w:rsid w:val="00065AEE"/>
    <w:rsid w:val="00066C05"/>
    <w:rsid w:val="000824A3"/>
    <w:rsid w:val="00083C42"/>
    <w:rsid w:val="0008466F"/>
    <w:rsid w:val="00085114"/>
    <w:rsid w:val="00086FFF"/>
    <w:rsid w:val="00090000"/>
    <w:rsid w:val="00090F68"/>
    <w:rsid w:val="00091FF0"/>
    <w:rsid w:val="000920D6"/>
    <w:rsid w:val="0009286D"/>
    <w:rsid w:val="00092B9B"/>
    <w:rsid w:val="000946BC"/>
    <w:rsid w:val="000A0FDC"/>
    <w:rsid w:val="000A3677"/>
    <w:rsid w:val="000A470D"/>
    <w:rsid w:val="000A487C"/>
    <w:rsid w:val="000A5B6C"/>
    <w:rsid w:val="000A62E0"/>
    <w:rsid w:val="000B59BB"/>
    <w:rsid w:val="000B76A0"/>
    <w:rsid w:val="000B7E4F"/>
    <w:rsid w:val="000C1D31"/>
    <w:rsid w:val="000D3287"/>
    <w:rsid w:val="000D7984"/>
    <w:rsid w:val="000E21A4"/>
    <w:rsid w:val="000E2E24"/>
    <w:rsid w:val="000E38CD"/>
    <w:rsid w:val="000E5516"/>
    <w:rsid w:val="000E7261"/>
    <w:rsid w:val="000E7BC4"/>
    <w:rsid w:val="000F14B9"/>
    <w:rsid w:val="000F22AA"/>
    <w:rsid w:val="00101DE2"/>
    <w:rsid w:val="001021A7"/>
    <w:rsid w:val="00103A20"/>
    <w:rsid w:val="00104D85"/>
    <w:rsid w:val="00107D60"/>
    <w:rsid w:val="00114AD7"/>
    <w:rsid w:val="00115EAC"/>
    <w:rsid w:val="00116275"/>
    <w:rsid w:val="00117B3D"/>
    <w:rsid w:val="00120B5E"/>
    <w:rsid w:val="001308B7"/>
    <w:rsid w:val="00133BD6"/>
    <w:rsid w:val="00133CBA"/>
    <w:rsid w:val="001361E9"/>
    <w:rsid w:val="001424BF"/>
    <w:rsid w:val="00144D67"/>
    <w:rsid w:val="00150DC5"/>
    <w:rsid w:val="0015238B"/>
    <w:rsid w:val="00155854"/>
    <w:rsid w:val="0015617D"/>
    <w:rsid w:val="00156C60"/>
    <w:rsid w:val="00157636"/>
    <w:rsid w:val="00160664"/>
    <w:rsid w:val="0016369E"/>
    <w:rsid w:val="001702DA"/>
    <w:rsid w:val="00171731"/>
    <w:rsid w:val="00172BF2"/>
    <w:rsid w:val="00175105"/>
    <w:rsid w:val="001A0A5E"/>
    <w:rsid w:val="001A4589"/>
    <w:rsid w:val="001A6567"/>
    <w:rsid w:val="001A6DDF"/>
    <w:rsid w:val="001B1507"/>
    <w:rsid w:val="001B1BDB"/>
    <w:rsid w:val="001B23F6"/>
    <w:rsid w:val="001B2564"/>
    <w:rsid w:val="001B6AC2"/>
    <w:rsid w:val="001B76B8"/>
    <w:rsid w:val="001C5907"/>
    <w:rsid w:val="001C70C9"/>
    <w:rsid w:val="001C7A08"/>
    <w:rsid w:val="001D672A"/>
    <w:rsid w:val="001D7FF6"/>
    <w:rsid w:val="001E091A"/>
    <w:rsid w:val="001E2EBA"/>
    <w:rsid w:val="001E5019"/>
    <w:rsid w:val="001F4C4F"/>
    <w:rsid w:val="00200067"/>
    <w:rsid w:val="00200D0C"/>
    <w:rsid w:val="00207AA3"/>
    <w:rsid w:val="00213837"/>
    <w:rsid w:val="00214AB7"/>
    <w:rsid w:val="00216E35"/>
    <w:rsid w:val="002179F1"/>
    <w:rsid w:val="002202A0"/>
    <w:rsid w:val="002260CC"/>
    <w:rsid w:val="00231291"/>
    <w:rsid w:val="00233032"/>
    <w:rsid w:val="0024025C"/>
    <w:rsid w:val="0024297A"/>
    <w:rsid w:val="00245EF5"/>
    <w:rsid w:val="0024656C"/>
    <w:rsid w:val="0024696B"/>
    <w:rsid w:val="002509F7"/>
    <w:rsid w:val="00250E5B"/>
    <w:rsid w:val="0026252D"/>
    <w:rsid w:val="002641FD"/>
    <w:rsid w:val="00267068"/>
    <w:rsid w:val="00270325"/>
    <w:rsid w:val="00271322"/>
    <w:rsid w:val="00280C40"/>
    <w:rsid w:val="00282204"/>
    <w:rsid w:val="00285F74"/>
    <w:rsid w:val="00286037"/>
    <w:rsid w:val="002863D3"/>
    <w:rsid w:val="00287BBF"/>
    <w:rsid w:val="00290F84"/>
    <w:rsid w:val="0029216B"/>
    <w:rsid w:val="00295A0A"/>
    <w:rsid w:val="002968FD"/>
    <w:rsid w:val="00296A01"/>
    <w:rsid w:val="002A402F"/>
    <w:rsid w:val="002A5413"/>
    <w:rsid w:val="002B09AE"/>
    <w:rsid w:val="002B0E0E"/>
    <w:rsid w:val="002B5CF8"/>
    <w:rsid w:val="002C3BC3"/>
    <w:rsid w:val="002C6B6C"/>
    <w:rsid w:val="002C78EB"/>
    <w:rsid w:val="002D0E13"/>
    <w:rsid w:val="002D10BF"/>
    <w:rsid w:val="002D250C"/>
    <w:rsid w:val="002D7AB3"/>
    <w:rsid w:val="002E268D"/>
    <w:rsid w:val="002E379C"/>
    <w:rsid w:val="002E7E29"/>
    <w:rsid w:val="00301134"/>
    <w:rsid w:val="00304E28"/>
    <w:rsid w:val="00305E20"/>
    <w:rsid w:val="003169B1"/>
    <w:rsid w:val="00322733"/>
    <w:rsid w:val="00323EEE"/>
    <w:rsid w:val="003276B7"/>
    <w:rsid w:val="00342325"/>
    <w:rsid w:val="003447F0"/>
    <w:rsid w:val="00346B99"/>
    <w:rsid w:val="00347674"/>
    <w:rsid w:val="00352FB2"/>
    <w:rsid w:val="00353235"/>
    <w:rsid w:val="00354511"/>
    <w:rsid w:val="0036056A"/>
    <w:rsid w:val="00371F53"/>
    <w:rsid w:val="0037201F"/>
    <w:rsid w:val="003828E5"/>
    <w:rsid w:val="00384E3A"/>
    <w:rsid w:val="00384FA6"/>
    <w:rsid w:val="00385DD3"/>
    <w:rsid w:val="00385F01"/>
    <w:rsid w:val="003943DC"/>
    <w:rsid w:val="00395CA9"/>
    <w:rsid w:val="003A1B78"/>
    <w:rsid w:val="003A216C"/>
    <w:rsid w:val="003A319F"/>
    <w:rsid w:val="003A47FF"/>
    <w:rsid w:val="003A77B1"/>
    <w:rsid w:val="003A7DAA"/>
    <w:rsid w:val="003B0561"/>
    <w:rsid w:val="003B6346"/>
    <w:rsid w:val="003B754D"/>
    <w:rsid w:val="003C5DF9"/>
    <w:rsid w:val="003C7612"/>
    <w:rsid w:val="003C7706"/>
    <w:rsid w:val="003C7A65"/>
    <w:rsid w:val="003D42C9"/>
    <w:rsid w:val="003D62B0"/>
    <w:rsid w:val="003F2CE1"/>
    <w:rsid w:val="00403370"/>
    <w:rsid w:val="004078D4"/>
    <w:rsid w:val="00413503"/>
    <w:rsid w:val="00413D91"/>
    <w:rsid w:val="00414FC9"/>
    <w:rsid w:val="004213D8"/>
    <w:rsid w:val="00437FAB"/>
    <w:rsid w:val="004419FD"/>
    <w:rsid w:val="00443D8E"/>
    <w:rsid w:val="0044466A"/>
    <w:rsid w:val="0044692E"/>
    <w:rsid w:val="00455C32"/>
    <w:rsid w:val="004627F2"/>
    <w:rsid w:val="00463D5A"/>
    <w:rsid w:val="0046608D"/>
    <w:rsid w:val="004735E1"/>
    <w:rsid w:val="00476150"/>
    <w:rsid w:val="004775A8"/>
    <w:rsid w:val="004806EF"/>
    <w:rsid w:val="00480FA4"/>
    <w:rsid w:val="00481035"/>
    <w:rsid w:val="00483F49"/>
    <w:rsid w:val="004850CF"/>
    <w:rsid w:val="00487849"/>
    <w:rsid w:val="004A013D"/>
    <w:rsid w:val="004A060F"/>
    <w:rsid w:val="004A521F"/>
    <w:rsid w:val="004A7FF9"/>
    <w:rsid w:val="004B0D22"/>
    <w:rsid w:val="004B2396"/>
    <w:rsid w:val="004B4EEE"/>
    <w:rsid w:val="004B66BB"/>
    <w:rsid w:val="004C0FA4"/>
    <w:rsid w:val="004C415F"/>
    <w:rsid w:val="004C6C77"/>
    <w:rsid w:val="004D45B9"/>
    <w:rsid w:val="004D6639"/>
    <w:rsid w:val="004D7EDE"/>
    <w:rsid w:val="004E0216"/>
    <w:rsid w:val="004E12E3"/>
    <w:rsid w:val="004E33CD"/>
    <w:rsid w:val="004E353C"/>
    <w:rsid w:val="004E4EE7"/>
    <w:rsid w:val="004E4FB1"/>
    <w:rsid w:val="004E5415"/>
    <w:rsid w:val="004E5522"/>
    <w:rsid w:val="004E6904"/>
    <w:rsid w:val="004F1312"/>
    <w:rsid w:val="004F591F"/>
    <w:rsid w:val="005016B3"/>
    <w:rsid w:val="00501E58"/>
    <w:rsid w:val="00501E65"/>
    <w:rsid w:val="00502B04"/>
    <w:rsid w:val="00503F67"/>
    <w:rsid w:val="00505B8F"/>
    <w:rsid w:val="005073DB"/>
    <w:rsid w:val="005106BA"/>
    <w:rsid w:val="0051755B"/>
    <w:rsid w:val="00520EDC"/>
    <w:rsid w:val="00524076"/>
    <w:rsid w:val="0052781F"/>
    <w:rsid w:val="00537506"/>
    <w:rsid w:val="005403C8"/>
    <w:rsid w:val="005403EB"/>
    <w:rsid w:val="00542EB5"/>
    <w:rsid w:val="0054407B"/>
    <w:rsid w:val="00544CFC"/>
    <w:rsid w:val="00547E06"/>
    <w:rsid w:val="0055495C"/>
    <w:rsid w:val="005622B6"/>
    <w:rsid w:val="00572373"/>
    <w:rsid w:val="00572FC4"/>
    <w:rsid w:val="00574D7F"/>
    <w:rsid w:val="00583271"/>
    <w:rsid w:val="005877DB"/>
    <w:rsid w:val="00591785"/>
    <w:rsid w:val="0059632E"/>
    <w:rsid w:val="00596B07"/>
    <w:rsid w:val="005A14CD"/>
    <w:rsid w:val="005A2C0D"/>
    <w:rsid w:val="005A4BD7"/>
    <w:rsid w:val="005B0822"/>
    <w:rsid w:val="005B538E"/>
    <w:rsid w:val="005C3CF5"/>
    <w:rsid w:val="005C47F2"/>
    <w:rsid w:val="005C657F"/>
    <w:rsid w:val="005C751F"/>
    <w:rsid w:val="005D09C8"/>
    <w:rsid w:val="005E1480"/>
    <w:rsid w:val="005F64A8"/>
    <w:rsid w:val="0060020C"/>
    <w:rsid w:val="00600285"/>
    <w:rsid w:val="006016AE"/>
    <w:rsid w:val="00601C42"/>
    <w:rsid w:val="00602FCE"/>
    <w:rsid w:val="00605093"/>
    <w:rsid w:val="00605FBD"/>
    <w:rsid w:val="00606A55"/>
    <w:rsid w:val="00612C65"/>
    <w:rsid w:val="006138E5"/>
    <w:rsid w:val="0061483C"/>
    <w:rsid w:val="00616D82"/>
    <w:rsid w:val="00626631"/>
    <w:rsid w:val="00626E34"/>
    <w:rsid w:val="00627BF4"/>
    <w:rsid w:val="0063218E"/>
    <w:rsid w:val="0063414D"/>
    <w:rsid w:val="00636D36"/>
    <w:rsid w:val="00643A14"/>
    <w:rsid w:val="006475F0"/>
    <w:rsid w:val="00656B24"/>
    <w:rsid w:val="006570A0"/>
    <w:rsid w:val="006617D6"/>
    <w:rsid w:val="006653DF"/>
    <w:rsid w:val="00665FA3"/>
    <w:rsid w:val="00673E3A"/>
    <w:rsid w:val="00676BD6"/>
    <w:rsid w:val="00680017"/>
    <w:rsid w:val="00681046"/>
    <w:rsid w:val="006916CD"/>
    <w:rsid w:val="006947BD"/>
    <w:rsid w:val="006A4B6A"/>
    <w:rsid w:val="006A4C3E"/>
    <w:rsid w:val="006A5658"/>
    <w:rsid w:val="006A7A45"/>
    <w:rsid w:val="006B39D4"/>
    <w:rsid w:val="006B55A4"/>
    <w:rsid w:val="006C1A1F"/>
    <w:rsid w:val="006D0C75"/>
    <w:rsid w:val="006D208C"/>
    <w:rsid w:val="006D72EB"/>
    <w:rsid w:val="006E364B"/>
    <w:rsid w:val="006E40A2"/>
    <w:rsid w:val="006E5723"/>
    <w:rsid w:val="006E72D6"/>
    <w:rsid w:val="006E74EA"/>
    <w:rsid w:val="006F06AC"/>
    <w:rsid w:val="006F1727"/>
    <w:rsid w:val="006F2DE5"/>
    <w:rsid w:val="006F329B"/>
    <w:rsid w:val="006F44F7"/>
    <w:rsid w:val="00701443"/>
    <w:rsid w:val="00704E54"/>
    <w:rsid w:val="00710073"/>
    <w:rsid w:val="0071691D"/>
    <w:rsid w:val="00716DC6"/>
    <w:rsid w:val="00720874"/>
    <w:rsid w:val="007273B7"/>
    <w:rsid w:val="00730E0C"/>
    <w:rsid w:val="00731DD2"/>
    <w:rsid w:val="00734EF8"/>
    <w:rsid w:val="00741BE3"/>
    <w:rsid w:val="00743F58"/>
    <w:rsid w:val="0074761F"/>
    <w:rsid w:val="00752E3E"/>
    <w:rsid w:val="007704FD"/>
    <w:rsid w:val="0077261E"/>
    <w:rsid w:val="007743F7"/>
    <w:rsid w:val="007755C4"/>
    <w:rsid w:val="00776344"/>
    <w:rsid w:val="00781CE8"/>
    <w:rsid w:val="00781EB0"/>
    <w:rsid w:val="00790940"/>
    <w:rsid w:val="00792853"/>
    <w:rsid w:val="00792D7F"/>
    <w:rsid w:val="00793264"/>
    <w:rsid w:val="00797A04"/>
    <w:rsid w:val="007A592B"/>
    <w:rsid w:val="007A719F"/>
    <w:rsid w:val="007B2323"/>
    <w:rsid w:val="007B75AD"/>
    <w:rsid w:val="007C08BB"/>
    <w:rsid w:val="007C1C5C"/>
    <w:rsid w:val="007C3C2C"/>
    <w:rsid w:val="007D04B1"/>
    <w:rsid w:val="007D47E1"/>
    <w:rsid w:val="007F548F"/>
    <w:rsid w:val="008013B7"/>
    <w:rsid w:val="00804C39"/>
    <w:rsid w:val="0080645D"/>
    <w:rsid w:val="008065A1"/>
    <w:rsid w:val="00810AF3"/>
    <w:rsid w:val="008134E4"/>
    <w:rsid w:val="00813AB7"/>
    <w:rsid w:val="00815F2E"/>
    <w:rsid w:val="008176FE"/>
    <w:rsid w:val="0082210A"/>
    <w:rsid w:val="00825DDC"/>
    <w:rsid w:val="00834A9D"/>
    <w:rsid w:val="00834F2A"/>
    <w:rsid w:val="00836A90"/>
    <w:rsid w:val="008407B1"/>
    <w:rsid w:val="00841F53"/>
    <w:rsid w:val="00842C29"/>
    <w:rsid w:val="008457C4"/>
    <w:rsid w:val="00860E0D"/>
    <w:rsid w:val="0086288E"/>
    <w:rsid w:val="00863358"/>
    <w:rsid w:val="0087145F"/>
    <w:rsid w:val="00876257"/>
    <w:rsid w:val="008764D7"/>
    <w:rsid w:val="0087734B"/>
    <w:rsid w:val="00877C5E"/>
    <w:rsid w:val="00880E7C"/>
    <w:rsid w:val="00881E21"/>
    <w:rsid w:val="00882195"/>
    <w:rsid w:val="0088632A"/>
    <w:rsid w:val="0089686A"/>
    <w:rsid w:val="008A1544"/>
    <w:rsid w:val="008A510A"/>
    <w:rsid w:val="008B0B10"/>
    <w:rsid w:val="008C407C"/>
    <w:rsid w:val="008C6300"/>
    <w:rsid w:val="008C6C63"/>
    <w:rsid w:val="008C7A94"/>
    <w:rsid w:val="008D0651"/>
    <w:rsid w:val="008D2A7E"/>
    <w:rsid w:val="008D3D79"/>
    <w:rsid w:val="008D4ED0"/>
    <w:rsid w:val="008E02F2"/>
    <w:rsid w:val="008E0E93"/>
    <w:rsid w:val="008E38F8"/>
    <w:rsid w:val="008F5480"/>
    <w:rsid w:val="008F7594"/>
    <w:rsid w:val="008F77ED"/>
    <w:rsid w:val="0090111E"/>
    <w:rsid w:val="00905824"/>
    <w:rsid w:val="00905CE8"/>
    <w:rsid w:val="00906DCF"/>
    <w:rsid w:val="00907396"/>
    <w:rsid w:val="009107B6"/>
    <w:rsid w:val="00910AD6"/>
    <w:rsid w:val="00910AEA"/>
    <w:rsid w:val="00912643"/>
    <w:rsid w:val="00914F34"/>
    <w:rsid w:val="009167C4"/>
    <w:rsid w:val="009175E5"/>
    <w:rsid w:val="00923645"/>
    <w:rsid w:val="00936F93"/>
    <w:rsid w:val="0093771F"/>
    <w:rsid w:val="00943905"/>
    <w:rsid w:val="00946EBD"/>
    <w:rsid w:val="00950195"/>
    <w:rsid w:val="00950A5D"/>
    <w:rsid w:val="00950D7E"/>
    <w:rsid w:val="00953FB8"/>
    <w:rsid w:val="009549B5"/>
    <w:rsid w:val="00956510"/>
    <w:rsid w:val="00957C5C"/>
    <w:rsid w:val="009610A5"/>
    <w:rsid w:val="00976C15"/>
    <w:rsid w:val="009848EC"/>
    <w:rsid w:val="009849D1"/>
    <w:rsid w:val="009865E4"/>
    <w:rsid w:val="00986A02"/>
    <w:rsid w:val="00987010"/>
    <w:rsid w:val="00990874"/>
    <w:rsid w:val="00991B3D"/>
    <w:rsid w:val="00992214"/>
    <w:rsid w:val="00992480"/>
    <w:rsid w:val="00995788"/>
    <w:rsid w:val="00997CAE"/>
    <w:rsid w:val="009A2F19"/>
    <w:rsid w:val="009A5812"/>
    <w:rsid w:val="009A6C90"/>
    <w:rsid w:val="009A74E7"/>
    <w:rsid w:val="009B25C2"/>
    <w:rsid w:val="009C51FC"/>
    <w:rsid w:val="009C6639"/>
    <w:rsid w:val="009D080D"/>
    <w:rsid w:val="009D2A0E"/>
    <w:rsid w:val="009E77CD"/>
    <w:rsid w:val="009F1950"/>
    <w:rsid w:val="009F4AEB"/>
    <w:rsid w:val="009F7465"/>
    <w:rsid w:val="009F755A"/>
    <w:rsid w:val="00A03D16"/>
    <w:rsid w:val="00A0684F"/>
    <w:rsid w:val="00A1083A"/>
    <w:rsid w:val="00A1751B"/>
    <w:rsid w:val="00A21580"/>
    <w:rsid w:val="00A23980"/>
    <w:rsid w:val="00A33B73"/>
    <w:rsid w:val="00A372D3"/>
    <w:rsid w:val="00A4199A"/>
    <w:rsid w:val="00A42F35"/>
    <w:rsid w:val="00A4635E"/>
    <w:rsid w:val="00A60DF2"/>
    <w:rsid w:val="00A62265"/>
    <w:rsid w:val="00A631DF"/>
    <w:rsid w:val="00A7065B"/>
    <w:rsid w:val="00A81126"/>
    <w:rsid w:val="00A861F6"/>
    <w:rsid w:val="00A9257D"/>
    <w:rsid w:val="00A92687"/>
    <w:rsid w:val="00A97814"/>
    <w:rsid w:val="00AA6489"/>
    <w:rsid w:val="00AB00D0"/>
    <w:rsid w:val="00AB0840"/>
    <w:rsid w:val="00AB25D3"/>
    <w:rsid w:val="00AB4053"/>
    <w:rsid w:val="00AB517E"/>
    <w:rsid w:val="00AB5628"/>
    <w:rsid w:val="00AC150D"/>
    <w:rsid w:val="00AC1AA6"/>
    <w:rsid w:val="00AC1FE3"/>
    <w:rsid w:val="00AC34CC"/>
    <w:rsid w:val="00AD2B08"/>
    <w:rsid w:val="00AD3185"/>
    <w:rsid w:val="00AD557D"/>
    <w:rsid w:val="00AD725D"/>
    <w:rsid w:val="00AE136B"/>
    <w:rsid w:val="00AE3B90"/>
    <w:rsid w:val="00AF23A7"/>
    <w:rsid w:val="00AF24B9"/>
    <w:rsid w:val="00AF2A2F"/>
    <w:rsid w:val="00AF5330"/>
    <w:rsid w:val="00AF6624"/>
    <w:rsid w:val="00AF6C34"/>
    <w:rsid w:val="00B01C2E"/>
    <w:rsid w:val="00B02B5A"/>
    <w:rsid w:val="00B04153"/>
    <w:rsid w:val="00B06DBB"/>
    <w:rsid w:val="00B1023E"/>
    <w:rsid w:val="00B10C96"/>
    <w:rsid w:val="00B124FE"/>
    <w:rsid w:val="00B16DB1"/>
    <w:rsid w:val="00B17476"/>
    <w:rsid w:val="00B17C11"/>
    <w:rsid w:val="00B21252"/>
    <w:rsid w:val="00B23419"/>
    <w:rsid w:val="00B24763"/>
    <w:rsid w:val="00B25C7B"/>
    <w:rsid w:val="00B25E51"/>
    <w:rsid w:val="00B31123"/>
    <w:rsid w:val="00B36878"/>
    <w:rsid w:val="00B45E3C"/>
    <w:rsid w:val="00B46F23"/>
    <w:rsid w:val="00B508F3"/>
    <w:rsid w:val="00B50D99"/>
    <w:rsid w:val="00B511AF"/>
    <w:rsid w:val="00B53835"/>
    <w:rsid w:val="00B566EA"/>
    <w:rsid w:val="00B57B5B"/>
    <w:rsid w:val="00B612D0"/>
    <w:rsid w:val="00B62D39"/>
    <w:rsid w:val="00B63E93"/>
    <w:rsid w:val="00B645DF"/>
    <w:rsid w:val="00B64FE0"/>
    <w:rsid w:val="00B67068"/>
    <w:rsid w:val="00B76C40"/>
    <w:rsid w:val="00B775BE"/>
    <w:rsid w:val="00B8300A"/>
    <w:rsid w:val="00B91440"/>
    <w:rsid w:val="00B94665"/>
    <w:rsid w:val="00B95088"/>
    <w:rsid w:val="00B97FE5"/>
    <w:rsid w:val="00BA00E9"/>
    <w:rsid w:val="00BA71B9"/>
    <w:rsid w:val="00BA74C9"/>
    <w:rsid w:val="00BB337F"/>
    <w:rsid w:val="00BB51CD"/>
    <w:rsid w:val="00BB68AD"/>
    <w:rsid w:val="00BC0E31"/>
    <w:rsid w:val="00BC1E11"/>
    <w:rsid w:val="00BC46BB"/>
    <w:rsid w:val="00BD0B71"/>
    <w:rsid w:val="00BD4DC7"/>
    <w:rsid w:val="00BE09B1"/>
    <w:rsid w:val="00BE2B2F"/>
    <w:rsid w:val="00BE7286"/>
    <w:rsid w:val="00BE753B"/>
    <w:rsid w:val="00BF2175"/>
    <w:rsid w:val="00BF34FD"/>
    <w:rsid w:val="00BF7CC9"/>
    <w:rsid w:val="00C025E3"/>
    <w:rsid w:val="00C06657"/>
    <w:rsid w:val="00C10917"/>
    <w:rsid w:val="00C25C95"/>
    <w:rsid w:val="00C26713"/>
    <w:rsid w:val="00C334A9"/>
    <w:rsid w:val="00C35003"/>
    <w:rsid w:val="00C35033"/>
    <w:rsid w:val="00C370C6"/>
    <w:rsid w:val="00C37F08"/>
    <w:rsid w:val="00C43C14"/>
    <w:rsid w:val="00C442E3"/>
    <w:rsid w:val="00C522F4"/>
    <w:rsid w:val="00C53B35"/>
    <w:rsid w:val="00C54565"/>
    <w:rsid w:val="00C54837"/>
    <w:rsid w:val="00C62AF3"/>
    <w:rsid w:val="00C6453A"/>
    <w:rsid w:val="00C64BA6"/>
    <w:rsid w:val="00C64FFB"/>
    <w:rsid w:val="00C66F02"/>
    <w:rsid w:val="00C706DD"/>
    <w:rsid w:val="00C7469E"/>
    <w:rsid w:val="00C76622"/>
    <w:rsid w:val="00C80189"/>
    <w:rsid w:val="00C815F4"/>
    <w:rsid w:val="00C824FB"/>
    <w:rsid w:val="00C86721"/>
    <w:rsid w:val="00C8681F"/>
    <w:rsid w:val="00C9097B"/>
    <w:rsid w:val="00C9204C"/>
    <w:rsid w:val="00C92243"/>
    <w:rsid w:val="00C92A0F"/>
    <w:rsid w:val="00C94EBE"/>
    <w:rsid w:val="00C978C5"/>
    <w:rsid w:val="00C97D55"/>
    <w:rsid w:val="00CA19D7"/>
    <w:rsid w:val="00CA4B4E"/>
    <w:rsid w:val="00CA5028"/>
    <w:rsid w:val="00CA50E5"/>
    <w:rsid w:val="00CA7E30"/>
    <w:rsid w:val="00CB02A6"/>
    <w:rsid w:val="00CB0EDC"/>
    <w:rsid w:val="00CB1D29"/>
    <w:rsid w:val="00CB4053"/>
    <w:rsid w:val="00CB6DF4"/>
    <w:rsid w:val="00CC17DB"/>
    <w:rsid w:val="00CC1906"/>
    <w:rsid w:val="00CC4ADF"/>
    <w:rsid w:val="00CD47E5"/>
    <w:rsid w:val="00CD5EA6"/>
    <w:rsid w:val="00CD603D"/>
    <w:rsid w:val="00CE2830"/>
    <w:rsid w:val="00CE29AF"/>
    <w:rsid w:val="00CE5700"/>
    <w:rsid w:val="00CF2DCC"/>
    <w:rsid w:val="00CF2F4A"/>
    <w:rsid w:val="00CF5F48"/>
    <w:rsid w:val="00CF72A4"/>
    <w:rsid w:val="00D00B60"/>
    <w:rsid w:val="00D02F19"/>
    <w:rsid w:val="00D06053"/>
    <w:rsid w:val="00D06C82"/>
    <w:rsid w:val="00D12714"/>
    <w:rsid w:val="00D14151"/>
    <w:rsid w:val="00D21D96"/>
    <w:rsid w:val="00D25DC2"/>
    <w:rsid w:val="00D268B7"/>
    <w:rsid w:val="00D27F1F"/>
    <w:rsid w:val="00D32A50"/>
    <w:rsid w:val="00D36DC6"/>
    <w:rsid w:val="00D37E15"/>
    <w:rsid w:val="00D411C1"/>
    <w:rsid w:val="00D42F71"/>
    <w:rsid w:val="00D433D5"/>
    <w:rsid w:val="00D511B3"/>
    <w:rsid w:val="00D528E2"/>
    <w:rsid w:val="00D61B67"/>
    <w:rsid w:val="00D679DF"/>
    <w:rsid w:val="00D73DAA"/>
    <w:rsid w:val="00D76AC0"/>
    <w:rsid w:val="00D76FE1"/>
    <w:rsid w:val="00D801DD"/>
    <w:rsid w:val="00D80BB6"/>
    <w:rsid w:val="00D86745"/>
    <w:rsid w:val="00D9273C"/>
    <w:rsid w:val="00DA0908"/>
    <w:rsid w:val="00DA4EA6"/>
    <w:rsid w:val="00DB13EF"/>
    <w:rsid w:val="00DB2F2C"/>
    <w:rsid w:val="00DB31A3"/>
    <w:rsid w:val="00DB437B"/>
    <w:rsid w:val="00DB5BD9"/>
    <w:rsid w:val="00DB74C5"/>
    <w:rsid w:val="00DB7C51"/>
    <w:rsid w:val="00DC1F0A"/>
    <w:rsid w:val="00DC43CE"/>
    <w:rsid w:val="00DC53CC"/>
    <w:rsid w:val="00DC7476"/>
    <w:rsid w:val="00DD2C7E"/>
    <w:rsid w:val="00DD73AA"/>
    <w:rsid w:val="00DE2815"/>
    <w:rsid w:val="00DE6D41"/>
    <w:rsid w:val="00DF0D39"/>
    <w:rsid w:val="00DF4792"/>
    <w:rsid w:val="00DF573C"/>
    <w:rsid w:val="00E00958"/>
    <w:rsid w:val="00E0752B"/>
    <w:rsid w:val="00E1142F"/>
    <w:rsid w:val="00E1284A"/>
    <w:rsid w:val="00E134D9"/>
    <w:rsid w:val="00E20FC5"/>
    <w:rsid w:val="00E2631C"/>
    <w:rsid w:val="00E40A34"/>
    <w:rsid w:val="00E41A78"/>
    <w:rsid w:val="00E425D3"/>
    <w:rsid w:val="00E45042"/>
    <w:rsid w:val="00E47168"/>
    <w:rsid w:val="00E5230D"/>
    <w:rsid w:val="00E56768"/>
    <w:rsid w:val="00E6033E"/>
    <w:rsid w:val="00E61892"/>
    <w:rsid w:val="00E628D4"/>
    <w:rsid w:val="00E62FC6"/>
    <w:rsid w:val="00E6799F"/>
    <w:rsid w:val="00E701B2"/>
    <w:rsid w:val="00E75CFF"/>
    <w:rsid w:val="00E84DA6"/>
    <w:rsid w:val="00E874E0"/>
    <w:rsid w:val="00E953B5"/>
    <w:rsid w:val="00E9595A"/>
    <w:rsid w:val="00E95993"/>
    <w:rsid w:val="00E97EED"/>
    <w:rsid w:val="00EA4BB3"/>
    <w:rsid w:val="00EA4E7A"/>
    <w:rsid w:val="00EA73AC"/>
    <w:rsid w:val="00EB1A90"/>
    <w:rsid w:val="00EB25E7"/>
    <w:rsid w:val="00EB2671"/>
    <w:rsid w:val="00EC105B"/>
    <w:rsid w:val="00EC3CC1"/>
    <w:rsid w:val="00EC444D"/>
    <w:rsid w:val="00EC57D3"/>
    <w:rsid w:val="00ED4B5B"/>
    <w:rsid w:val="00ED6E35"/>
    <w:rsid w:val="00ED6F4F"/>
    <w:rsid w:val="00EE29C9"/>
    <w:rsid w:val="00EE33BD"/>
    <w:rsid w:val="00EE7FFC"/>
    <w:rsid w:val="00EF3809"/>
    <w:rsid w:val="00EF55D5"/>
    <w:rsid w:val="00EF6631"/>
    <w:rsid w:val="00EF6652"/>
    <w:rsid w:val="00F0142D"/>
    <w:rsid w:val="00F03955"/>
    <w:rsid w:val="00F06FEA"/>
    <w:rsid w:val="00F11974"/>
    <w:rsid w:val="00F1359E"/>
    <w:rsid w:val="00F13F14"/>
    <w:rsid w:val="00F13FAF"/>
    <w:rsid w:val="00F152C8"/>
    <w:rsid w:val="00F2400C"/>
    <w:rsid w:val="00F27B0F"/>
    <w:rsid w:val="00F30B5D"/>
    <w:rsid w:val="00F3175F"/>
    <w:rsid w:val="00F32F86"/>
    <w:rsid w:val="00F424DC"/>
    <w:rsid w:val="00F46111"/>
    <w:rsid w:val="00F47B39"/>
    <w:rsid w:val="00F50860"/>
    <w:rsid w:val="00F60062"/>
    <w:rsid w:val="00F7186C"/>
    <w:rsid w:val="00F733F8"/>
    <w:rsid w:val="00F75468"/>
    <w:rsid w:val="00F758FF"/>
    <w:rsid w:val="00F77609"/>
    <w:rsid w:val="00F851E5"/>
    <w:rsid w:val="00F91941"/>
    <w:rsid w:val="00F93B62"/>
    <w:rsid w:val="00F963E1"/>
    <w:rsid w:val="00F966E8"/>
    <w:rsid w:val="00FA644E"/>
    <w:rsid w:val="00FB371F"/>
    <w:rsid w:val="00FB39F7"/>
    <w:rsid w:val="00FB74AE"/>
    <w:rsid w:val="00FC026C"/>
    <w:rsid w:val="00FC238D"/>
    <w:rsid w:val="00FC74C0"/>
    <w:rsid w:val="00FC7CAA"/>
    <w:rsid w:val="00FD2A62"/>
    <w:rsid w:val="00FD3780"/>
    <w:rsid w:val="00FD392D"/>
    <w:rsid w:val="00FE1D3A"/>
    <w:rsid w:val="00FE1F36"/>
    <w:rsid w:val="00FE232D"/>
    <w:rsid w:val="00FE3793"/>
    <w:rsid w:val="00FE461C"/>
    <w:rsid w:val="00FF0E3B"/>
    <w:rsid w:val="00FF2306"/>
    <w:rsid w:val="00FF5B6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1222C5"/>
  <w15:docId w15:val="{B3EC6824-F5CC-4F02-8C68-180C326D5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C2C"/>
  </w:style>
  <w:style w:type="paragraph" w:styleId="Heading1">
    <w:name w:val="heading 1"/>
    <w:basedOn w:val="Normal"/>
    <w:next w:val="Normal"/>
    <w:link w:val="Heading1Char"/>
    <w:uiPriority w:val="9"/>
    <w:qFormat/>
    <w:rsid w:val="00413D91"/>
    <w:pPr>
      <w:keepNext/>
      <w:keepLines/>
      <w:numPr>
        <w:numId w:val="3"/>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82204"/>
    <w:pPr>
      <w:keepNext/>
      <w:keepLines/>
      <w:numPr>
        <w:ilvl w:val="1"/>
        <w:numId w:val="3"/>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94665"/>
    <w:pPr>
      <w:keepNext/>
      <w:keepLines/>
      <w:numPr>
        <w:ilvl w:val="2"/>
        <w:numId w:val="3"/>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94665"/>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B94665"/>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94665"/>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94665"/>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9466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9466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6D36"/>
    <w:pPr>
      <w:ind w:left="720"/>
      <w:contextualSpacing/>
    </w:pPr>
  </w:style>
  <w:style w:type="character" w:customStyle="1" w:styleId="Heading1Char">
    <w:name w:val="Heading 1 Char"/>
    <w:basedOn w:val="DefaultParagraphFont"/>
    <w:link w:val="Heading1"/>
    <w:uiPriority w:val="9"/>
    <w:rsid w:val="00413D91"/>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2C3BC3"/>
    <w:rPr>
      <w:color w:val="0000FF" w:themeColor="hyperlink"/>
      <w:u w:val="single"/>
    </w:rPr>
  </w:style>
  <w:style w:type="character" w:customStyle="1" w:styleId="UnresolvedMention">
    <w:name w:val="Unresolved Mention"/>
    <w:basedOn w:val="DefaultParagraphFont"/>
    <w:uiPriority w:val="99"/>
    <w:semiHidden/>
    <w:unhideWhenUsed/>
    <w:rsid w:val="002C3BC3"/>
    <w:rPr>
      <w:color w:val="605E5C"/>
      <w:shd w:val="clear" w:color="auto" w:fill="E1DFDD"/>
    </w:rPr>
  </w:style>
  <w:style w:type="character" w:styleId="CommentReference">
    <w:name w:val="annotation reference"/>
    <w:basedOn w:val="DefaultParagraphFont"/>
    <w:uiPriority w:val="99"/>
    <w:semiHidden/>
    <w:unhideWhenUsed/>
    <w:rsid w:val="00626631"/>
    <w:rPr>
      <w:sz w:val="16"/>
      <w:szCs w:val="16"/>
    </w:rPr>
  </w:style>
  <w:style w:type="paragraph" w:styleId="CommentText">
    <w:name w:val="annotation text"/>
    <w:basedOn w:val="Normal"/>
    <w:link w:val="CommentTextChar"/>
    <w:uiPriority w:val="99"/>
    <w:semiHidden/>
    <w:unhideWhenUsed/>
    <w:rsid w:val="00626631"/>
    <w:pPr>
      <w:spacing w:line="240" w:lineRule="auto"/>
    </w:pPr>
    <w:rPr>
      <w:sz w:val="20"/>
      <w:szCs w:val="20"/>
    </w:rPr>
  </w:style>
  <w:style w:type="character" w:customStyle="1" w:styleId="CommentTextChar">
    <w:name w:val="Comment Text Char"/>
    <w:basedOn w:val="DefaultParagraphFont"/>
    <w:link w:val="CommentText"/>
    <w:uiPriority w:val="99"/>
    <w:semiHidden/>
    <w:rsid w:val="00626631"/>
    <w:rPr>
      <w:sz w:val="20"/>
      <w:szCs w:val="20"/>
    </w:rPr>
  </w:style>
  <w:style w:type="paragraph" w:styleId="CommentSubject">
    <w:name w:val="annotation subject"/>
    <w:basedOn w:val="CommentText"/>
    <w:next w:val="CommentText"/>
    <w:link w:val="CommentSubjectChar"/>
    <w:uiPriority w:val="99"/>
    <w:semiHidden/>
    <w:unhideWhenUsed/>
    <w:rsid w:val="00626631"/>
    <w:rPr>
      <w:b/>
      <w:bCs/>
    </w:rPr>
  </w:style>
  <w:style w:type="character" w:customStyle="1" w:styleId="CommentSubjectChar">
    <w:name w:val="Comment Subject Char"/>
    <w:basedOn w:val="CommentTextChar"/>
    <w:link w:val="CommentSubject"/>
    <w:uiPriority w:val="99"/>
    <w:semiHidden/>
    <w:rsid w:val="00626631"/>
    <w:rPr>
      <w:b/>
      <w:bCs/>
      <w:sz w:val="20"/>
      <w:szCs w:val="20"/>
    </w:rPr>
  </w:style>
  <w:style w:type="paragraph" w:styleId="BalloonText">
    <w:name w:val="Balloon Text"/>
    <w:basedOn w:val="Normal"/>
    <w:link w:val="BalloonTextChar"/>
    <w:uiPriority w:val="99"/>
    <w:semiHidden/>
    <w:unhideWhenUsed/>
    <w:rsid w:val="006266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631"/>
    <w:rPr>
      <w:rFonts w:ascii="Segoe UI" w:hAnsi="Segoe UI" w:cs="Segoe UI"/>
      <w:sz w:val="18"/>
      <w:szCs w:val="18"/>
    </w:rPr>
  </w:style>
  <w:style w:type="character" w:customStyle="1" w:styleId="Heading2Char">
    <w:name w:val="Heading 2 Char"/>
    <w:basedOn w:val="DefaultParagraphFont"/>
    <w:link w:val="Heading2"/>
    <w:uiPriority w:val="9"/>
    <w:rsid w:val="00282204"/>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DB7C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C51"/>
  </w:style>
  <w:style w:type="paragraph" w:styleId="Footer">
    <w:name w:val="footer"/>
    <w:basedOn w:val="Normal"/>
    <w:link w:val="FooterChar"/>
    <w:uiPriority w:val="99"/>
    <w:unhideWhenUsed/>
    <w:rsid w:val="00DB7C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C51"/>
  </w:style>
  <w:style w:type="character" w:customStyle="1" w:styleId="Heading3Char">
    <w:name w:val="Heading 3 Char"/>
    <w:basedOn w:val="DefaultParagraphFont"/>
    <w:link w:val="Heading3"/>
    <w:uiPriority w:val="9"/>
    <w:rsid w:val="00B94665"/>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B94665"/>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B94665"/>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94665"/>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9466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9466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94665"/>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9849D1"/>
    <w:pPr>
      <w:numPr>
        <w:numId w:val="0"/>
      </w:numPr>
      <w:spacing w:line="259" w:lineRule="auto"/>
      <w:outlineLvl w:val="9"/>
    </w:pPr>
    <w:rPr>
      <w:lang w:val="en-US"/>
    </w:rPr>
  </w:style>
  <w:style w:type="paragraph" w:styleId="TOC1">
    <w:name w:val="toc 1"/>
    <w:basedOn w:val="Normal"/>
    <w:next w:val="Normal"/>
    <w:autoRedefine/>
    <w:uiPriority w:val="39"/>
    <w:unhideWhenUsed/>
    <w:rsid w:val="0063218E"/>
    <w:pPr>
      <w:tabs>
        <w:tab w:val="right" w:leader="dot" w:pos="8777"/>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8D4ED0"/>
    <w:pPr>
      <w:tabs>
        <w:tab w:val="left" w:pos="851"/>
        <w:tab w:val="right" w:leader="dot" w:pos="8777"/>
      </w:tabs>
      <w:spacing w:after="100"/>
      <w:ind w:left="220"/>
    </w:pPr>
  </w:style>
  <w:style w:type="paragraph" w:styleId="TOC3">
    <w:name w:val="toc 3"/>
    <w:basedOn w:val="Normal"/>
    <w:next w:val="Normal"/>
    <w:autoRedefine/>
    <w:uiPriority w:val="39"/>
    <w:unhideWhenUsed/>
    <w:rsid w:val="008D4ED0"/>
    <w:pPr>
      <w:tabs>
        <w:tab w:val="left" w:pos="851"/>
        <w:tab w:val="right" w:leader="dot" w:pos="8777"/>
      </w:tabs>
      <w:spacing w:after="100"/>
      <w:ind w:left="440"/>
    </w:pPr>
  </w:style>
  <w:style w:type="table" w:styleId="TableGrid">
    <w:name w:val="Table Grid"/>
    <w:basedOn w:val="TableNormal"/>
    <w:uiPriority w:val="59"/>
    <w:rsid w:val="00DD73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C0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C02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509F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2509F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220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10CA0-075F-459D-A42A-2A51F98A8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72</Words>
  <Characters>782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cp:lastPrinted>2019-05-06T16:06:00Z</cp:lastPrinted>
  <dcterms:created xsi:type="dcterms:W3CDTF">2019-05-12T07:31:00Z</dcterms:created>
  <dcterms:modified xsi:type="dcterms:W3CDTF">2019-05-12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8519ea-fd85-3c80-9673-7f5718e626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